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381345">
      <w:pPr>
        <w:widowControl/>
        <w:tabs>
          <w:tab w:val="center" w:pos="4680"/>
        </w:tabs>
        <w:rPr>
          <w:b/>
          <w:sz w:val="48"/>
          <w:szCs w:val="48"/>
        </w:rPr>
      </w:pPr>
      <w:r>
        <w:tab/>
      </w:r>
      <w:r w:rsidR="00554F5A" w:rsidRPr="00B147A1">
        <w:rPr>
          <w:b/>
          <w:sz w:val="48"/>
          <w:szCs w:val="48"/>
        </w:rPr>
        <w:t>SUSTAINABLE</w:t>
      </w:r>
    </w:p>
    <w:p w14:paraId="4AEC665A" w14:textId="4B31A4D4" w:rsidR="00580FAF" w:rsidRPr="00CC4224" w:rsidRDefault="001448E0" w:rsidP="00381345">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20BCECE9" w14:textId="6BDD5CCB" w:rsidR="00C9778E" w:rsidRDefault="001448E0" w:rsidP="00381345">
      <w:pPr>
        <w:widowControl/>
        <w:tabs>
          <w:tab w:val="center" w:pos="4680"/>
        </w:tabs>
      </w:pPr>
      <w:r>
        <w:tab/>
      </w:r>
      <w:r w:rsidR="00C9778E">
        <w:t>Mark Light</w:t>
      </w:r>
    </w:p>
    <w:p w14:paraId="436790C2" w14:textId="0623A845" w:rsidR="00D02408" w:rsidRPr="00112790" w:rsidRDefault="00D02408" w:rsidP="00381345">
      <w:pPr>
        <w:widowControl/>
        <w:tabs>
          <w:tab w:val="center" w:pos="4680"/>
        </w:tabs>
      </w:pPr>
      <w:r>
        <w:tab/>
        <w:t>(10.31.16 draft)</w:t>
      </w:r>
    </w:p>
    <w:p w14:paraId="09210456" w14:textId="18E3995A" w:rsidR="00C644D6" w:rsidRPr="00112790" w:rsidRDefault="00C644D6" w:rsidP="00381345">
      <w:pPr>
        <w:widowControl/>
        <w:tabs>
          <w:tab w:val="center" w:pos="4680"/>
        </w:tabs>
      </w:pPr>
      <w:r>
        <w:tab/>
      </w:r>
    </w:p>
    <w:p w14:paraId="3EBFFFBF" w14:textId="60A44966" w:rsidR="007D7491" w:rsidRDefault="001448E0" w:rsidP="007D7491">
      <w:pPr>
        <w:widowControl/>
        <w:tabs>
          <w:tab w:val="center" w:pos="4680"/>
        </w:tabs>
      </w:pPr>
      <w:r>
        <w:tab/>
      </w:r>
      <w:r w:rsidR="007D7491">
        <w:rPr>
          <w:noProof/>
        </w:rPr>
        <w:drawing>
          <wp:inline distT="0" distB="0" distL="0" distR="0" wp14:anchorId="36B93008" wp14:editId="7D175911">
            <wp:extent cx="1898650" cy="230863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11065" r="65379"/>
                    <a:stretch/>
                  </pic:blipFill>
                  <pic:spPr bwMode="auto">
                    <a:xfrm>
                      <a:off x="0" y="0"/>
                      <a:ext cx="1899417" cy="2309564"/>
                    </a:xfrm>
                    <a:prstGeom prst="rect">
                      <a:avLst/>
                    </a:prstGeom>
                    <a:noFill/>
                    <a:ln>
                      <a:noFill/>
                    </a:ln>
                    <a:extLst>
                      <a:ext uri="{53640926-AAD7-44D8-BBD7-CCE9431645EC}">
                        <a14:shadowObscured xmlns:a14="http://schemas.microsoft.com/office/drawing/2010/main"/>
                      </a:ext>
                    </a:extLst>
                  </pic:spPr>
                </pic:pic>
              </a:graphicData>
            </a:graphic>
          </wp:inline>
        </w:drawing>
      </w:r>
    </w:p>
    <w:p w14:paraId="3C9FE7B1" w14:textId="77777777" w:rsidR="00584940" w:rsidRDefault="00580FAF" w:rsidP="00381345">
      <w:pPr>
        <w:widowControl/>
        <w:tabs>
          <w:tab w:val="center" w:pos="4680"/>
        </w:tabs>
      </w:pPr>
      <w:r>
        <w:tab/>
      </w:r>
    </w:p>
    <w:p w14:paraId="72FDA604" w14:textId="5D883D94" w:rsidR="00554F5A" w:rsidRPr="00112790" w:rsidRDefault="00554F5A" w:rsidP="00584940">
      <w:pPr>
        <w:widowControl/>
        <w:tabs>
          <w:tab w:val="center" w:pos="4680"/>
        </w:tabs>
        <w:jc w:val="center"/>
      </w:pPr>
      <w:r w:rsidRPr="00B55C65">
        <w:t>Table of Contents</w:t>
      </w:r>
    </w:p>
    <w:bookmarkStart w:id="0" w:name="_Toc439003719"/>
    <w:bookmarkStart w:id="1" w:name="_Toc444854674"/>
    <w:bookmarkStart w:id="2" w:name="_Toc267124612"/>
    <w:p w14:paraId="4269760A" w14:textId="77777777" w:rsidR="00D02408" w:rsidRDefault="00762468">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65684115" w:history="1">
        <w:r w:rsidR="00D02408" w:rsidRPr="00115A2C">
          <w:rPr>
            <w:rStyle w:val="Hyperlink"/>
            <w:noProof/>
          </w:rPr>
          <w:t>Sustainable Strategy</w:t>
        </w:r>
        <w:r w:rsidR="00D02408">
          <w:rPr>
            <w:noProof/>
            <w:webHidden/>
          </w:rPr>
          <w:tab/>
        </w:r>
        <w:r w:rsidR="00D02408">
          <w:rPr>
            <w:noProof/>
            <w:webHidden/>
          </w:rPr>
          <w:fldChar w:fldCharType="begin"/>
        </w:r>
        <w:r w:rsidR="00D02408">
          <w:rPr>
            <w:noProof/>
            <w:webHidden/>
          </w:rPr>
          <w:instrText xml:space="preserve"> PAGEREF _Toc465684115 \h </w:instrText>
        </w:r>
        <w:r w:rsidR="00D02408">
          <w:rPr>
            <w:noProof/>
            <w:webHidden/>
          </w:rPr>
        </w:r>
        <w:r w:rsidR="00D02408">
          <w:rPr>
            <w:noProof/>
            <w:webHidden/>
          </w:rPr>
          <w:fldChar w:fldCharType="separate"/>
        </w:r>
        <w:r w:rsidR="00D02408">
          <w:rPr>
            <w:noProof/>
            <w:webHidden/>
          </w:rPr>
          <w:t>2</w:t>
        </w:r>
        <w:r w:rsidR="00D02408">
          <w:rPr>
            <w:noProof/>
            <w:webHidden/>
          </w:rPr>
          <w:fldChar w:fldCharType="end"/>
        </w:r>
      </w:hyperlink>
    </w:p>
    <w:p w14:paraId="62E22783" w14:textId="77777777" w:rsidR="00D02408" w:rsidRDefault="00D02408">
      <w:pPr>
        <w:pStyle w:val="TOC2"/>
        <w:rPr>
          <w:rFonts w:asciiTheme="minorHAnsi" w:eastAsiaTheme="minorEastAsia" w:hAnsiTheme="minorHAnsi" w:cstheme="minorBidi"/>
          <w:noProof/>
          <w:sz w:val="22"/>
          <w:szCs w:val="22"/>
        </w:rPr>
      </w:pPr>
      <w:hyperlink w:anchor="_Toc465684116" w:history="1">
        <w:r w:rsidRPr="00115A2C">
          <w:rPr>
            <w:rStyle w:val="Hyperlink"/>
            <w:noProof/>
          </w:rPr>
          <w:t>Great Start</w:t>
        </w:r>
        <w:r>
          <w:rPr>
            <w:noProof/>
            <w:webHidden/>
          </w:rPr>
          <w:tab/>
        </w:r>
        <w:r>
          <w:rPr>
            <w:noProof/>
            <w:webHidden/>
          </w:rPr>
          <w:fldChar w:fldCharType="begin"/>
        </w:r>
        <w:r>
          <w:rPr>
            <w:noProof/>
            <w:webHidden/>
          </w:rPr>
          <w:instrText xml:space="preserve"> PAGEREF _Toc465684116 \h </w:instrText>
        </w:r>
        <w:r>
          <w:rPr>
            <w:noProof/>
            <w:webHidden/>
          </w:rPr>
        </w:r>
        <w:r>
          <w:rPr>
            <w:noProof/>
            <w:webHidden/>
          </w:rPr>
          <w:fldChar w:fldCharType="separate"/>
        </w:r>
        <w:r>
          <w:rPr>
            <w:noProof/>
            <w:webHidden/>
          </w:rPr>
          <w:t>2</w:t>
        </w:r>
        <w:r>
          <w:rPr>
            <w:noProof/>
            <w:webHidden/>
          </w:rPr>
          <w:fldChar w:fldCharType="end"/>
        </w:r>
      </w:hyperlink>
    </w:p>
    <w:p w14:paraId="1912AA2E" w14:textId="77777777" w:rsidR="00D02408" w:rsidRDefault="00D02408">
      <w:pPr>
        <w:pStyle w:val="TOC3"/>
        <w:rPr>
          <w:rFonts w:asciiTheme="minorHAnsi" w:eastAsiaTheme="minorEastAsia" w:hAnsiTheme="minorHAnsi" w:cstheme="minorBidi"/>
          <w:noProof/>
          <w:sz w:val="22"/>
          <w:szCs w:val="22"/>
        </w:rPr>
      </w:pPr>
      <w:hyperlink w:anchor="_Toc465684117" w:history="1">
        <w:r w:rsidRPr="00115A2C">
          <w:rPr>
            <w:rStyle w:val="Hyperlink"/>
            <w:noProof/>
          </w:rPr>
          <w:t>1. Get Set</w:t>
        </w:r>
        <w:r>
          <w:rPr>
            <w:noProof/>
            <w:webHidden/>
          </w:rPr>
          <w:tab/>
        </w:r>
        <w:r>
          <w:rPr>
            <w:noProof/>
            <w:webHidden/>
          </w:rPr>
          <w:fldChar w:fldCharType="begin"/>
        </w:r>
        <w:r>
          <w:rPr>
            <w:noProof/>
            <w:webHidden/>
          </w:rPr>
          <w:instrText xml:space="preserve"> PAGEREF _Toc465684117 \h </w:instrText>
        </w:r>
        <w:r>
          <w:rPr>
            <w:noProof/>
            <w:webHidden/>
          </w:rPr>
        </w:r>
        <w:r>
          <w:rPr>
            <w:noProof/>
            <w:webHidden/>
          </w:rPr>
          <w:fldChar w:fldCharType="separate"/>
        </w:r>
        <w:r>
          <w:rPr>
            <w:noProof/>
            <w:webHidden/>
          </w:rPr>
          <w:t>2</w:t>
        </w:r>
        <w:r>
          <w:rPr>
            <w:noProof/>
            <w:webHidden/>
          </w:rPr>
          <w:fldChar w:fldCharType="end"/>
        </w:r>
      </w:hyperlink>
    </w:p>
    <w:p w14:paraId="7C17552A" w14:textId="77777777" w:rsidR="00D02408" w:rsidRDefault="00D02408">
      <w:pPr>
        <w:pStyle w:val="TOC4"/>
        <w:rPr>
          <w:rFonts w:asciiTheme="minorHAnsi" w:eastAsiaTheme="minorEastAsia" w:hAnsiTheme="minorHAnsi" w:cstheme="minorBidi"/>
          <w:noProof/>
          <w:sz w:val="22"/>
          <w:szCs w:val="22"/>
        </w:rPr>
      </w:pPr>
      <w:hyperlink w:anchor="_Toc465684118" w:history="1">
        <w:r w:rsidRPr="00115A2C">
          <w:rPr>
            <w:rStyle w:val="Hyperlink"/>
            <w:noProof/>
          </w:rPr>
          <w:t>First Who</w:t>
        </w:r>
        <w:r>
          <w:rPr>
            <w:noProof/>
            <w:webHidden/>
          </w:rPr>
          <w:tab/>
        </w:r>
        <w:r>
          <w:rPr>
            <w:noProof/>
            <w:webHidden/>
          </w:rPr>
          <w:fldChar w:fldCharType="begin"/>
        </w:r>
        <w:r>
          <w:rPr>
            <w:noProof/>
            <w:webHidden/>
          </w:rPr>
          <w:instrText xml:space="preserve"> PAGEREF _Toc465684118 \h </w:instrText>
        </w:r>
        <w:r>
          <w:rPr>
            <w:noProof/>
            <w:webHidden/>
          </w:rPr>
        </w:r>
        <w:r>
          <w:rPr>
            <w:noProof/>
            <w:webHidden/>
          </w:rPr>
          <w:fldChar w:fldCharType="separate"/>
        </w:r>
        <w:r>
          <w:rPr>
            <w:noProof/>
            <w:webHidden/>
          </w:rPr>
          <w:t>2</w:t>
        </w:r>
        <w:r>
          <w:rPr>
            <w:noProof/>
            <w:webHidden/>
          </w:rPr>
          <w:fldChar w:fldCharType="end"/>
        </w:r>
      </w:hyperlink>
    </w:p>
    <w:p w14:paraId="262B1DC7" w14:textId="77777777" w:rsidR="00D02408" w:rsidRDefault="00D02408">
      <w:pPr>
        <w:pStyle w:val="TOC3"/>
        <w:rPr>
          <w:rFonts w:asciiTheme="minorHAnsi" w:eastAsiaTheme="minorEastAsia" w:hAnsiTheme="minorHAnsi" w:cstheme="minorBidi"/>
          <w:noProof/>
          <w:sz w:val="22"/>
          <w:szCs w:val="22"/>
        </w:rPr>
      </w:pPr>
      <w:hyperlink w:anchor="_Toc465684119" w:history="1">
        <w:r w:rsidRPr="00115A2C">
          <w:rPr>
            <w:rStyle w:val="Hyperlink"/>
            <w:noProof/>
          </w:rPr>
          <w:t>2. Purpose</w:t>
        </w:r>
        <w:r>
          <w:rPr>
            <w:noProof/>
            <w:webHidden/>
          </w:rPr>
          <w:tab/>
        </w:r>
        <w:r>
          <w:rPr>
            <w:noProof/>
            <w:webHidden/>
          </w:rPr>
          <w:fldChar w:fldCharType="begin"/>
        </w:r>
        <w:r>
          <w:rPr>
            <w:noProof/>
            <w:webHidden/>
          </w:rPr>
          <w:instrText xml:space="preserve"> PAGEREF _Toc465684119 \h </w:instrText>
        </w:r>
        <w:r>
          <w:rPr>
            <w:noProof/>
            <w:webHidden/>
          </w:rPr>
        </w:r>
        <w:r>
          <w:rPr>
            <w:noProof/>
            <w:webHidden/>
          </w:rPr>
          <w:fldChar w:fldCharType="separate"/>
        </w:r>
        <w:r>
          <w:rPr>
            <w:noProof/>
            <w:webHidden/>
          </w:rPr>
          <w:t>4</w:t>
        </w:r>
        <w:r>
          <w:rPr>
            <w:noProof/>
            <w:webHidden/>
          </w:rPr>
          <w:fldChar w:fldCharType="end"/>
        </w:r>
      </w:hyperlink>
    </w:p>
    <w:p w14:paraId="5F2215F6" w14:textId="77777777" w:rsidR="00D02408" w:rsidRDefault="00D02408">
      <w:pPr>
        <w:pStyle w:val="TOC4"/>
        <w:rPr>
          <w:rFonts w:asciiTheme="minorHAnsi" w:eastAsiaTheme="minorEastAsia" w:hAnsiTheme="minorHAnsi" w:cstheme="minorBidi"/>
          <w:noProof/>
          <w:sz w:val="22"/>
          <w:szCs w:val="22"/>
        </w:rPr>
      </w:pPr>
      <w:hyperlink w:anchor="_Toc465684120" w:history="1">
        <w:r w:rsidRPr="00115A2C">
          <w:rPr>
            <w:rStyle w:val="Hyperlink"/>
            <w:noProof/>
          </w:rPr>
          <w:t>Values</w:t>
        </w:r>
        <w:r>
          <w:rPr>
            <w:noProof/>
            <w:webHidden/>
          </w:rPr>
          <w:tab/>
        </w:r>
        <w:r>
          <w:rPr>
            <w:noProof/>
            <w:webHidden/>
          </w:rPr>
          <w:fldChar w:fldCharType="begin"/>
        </w:r>
        <w:r>
          <w:rPr>
            <w:noProof/>
            <w:webHidden/>
          </w:rPr>
          <w:instrText xml:space="preserve"> PAGEREF _Toc465684120 \h </w:instrText>
        </w:r>
        <w:r>
          <w:rPr>
            <w:noProof/>
            <w:webHidden/>
          </w:rPr>
        </w:r>
        <w:r>
          <w:rPr>
            <w:noProof/>
            <w:webHidden/>
          </w:rPr>
          <w:fldChar w:fldCharType="separate"/>
        </w:r>
        <w:r>
          <w:rPr>
            <w:noProof/>
            <w:webHidden/>
          </w:rPr>
          <w:t>4</w:t>
        </w:r>
        <w:r>
          <w:rPr>
            <w:noProof/>
            <w:webHidden/>
          </w:rPr>
          <w:fldChar w:fldCharType="end"/>
        </w:r>
      </w:hyperlink>
    </w:p>
    <w:p w14:paraId="39B160D3" w14:textId="77777777" w:rsidR="00D02408" w:rsidRDefault="00D02408">
      <w:pPr>
        <w:pStyle w:val="TOC2"/>
        <w:rPr>
          <w:rFonts w:asciiTheme="minorHAnsi" w:eastAsiaTheme="minorEastAsia" w:hAnsiTheme="minorHAnsi" w:cstheme="minorBidi"/>
          <w:noProof/>
          <w:sz w:val="22"/>
          <w:szCs w:val="22"/>
        </w:rPr>
      </w:pPr>
      <w:hyperlink w:anchor="_Toc465684121" w:history="1">
        <w:r w:rsidRPr="00115A2C">
          <w:rPr>
            <w:rStyle w:val="Hyperlink"/>
            <w:noProof/>
          </w:rPr>
          <w:t>Great Ideas</w:t>
        </w:r>
        <w:r>
          <w:rPr>
            <w:noProof/>
            <w:webHidden/>
          </w:rPr>
          <w:tab/>
        </w:r>
        <w:r>
          <w:rPr>
            <w:noProof/>
            <w:webHidden/>
          </w:rPr>
          <w:fldChar w:fldCharType="begin"/>
        </w:r>
        <w:r>
          <w:rPr>
            <w:noProof/>
            <w:webHidden/>
          </w:rPr>
          <w:instrText xml:space="preserve"> PAGEREF _Toc465684121 \h </w:instrText>
        </w:r>
        <w:r>
          <w:rPr>
            <w:noProof/>
            <w:webHidden/>
          </w:rPr>
        </w:r>
        <w:r>
          <w:rPr>
            <w:noProof/>
            <w:webHidden/>
          </w:rPr>
          <w:fldChar w:fldCharType="separate"/>
        </w:r>
        <w:r>
          <w:rPr>
            <w:noProof/>
            <w:webHidden/>
          </w:rPr>
          <w:t>8</w:t>
        </w:r>
        <w:r>
          <w:rPr>
            <w:noProof/>
            <w:webHidden/>
          </w:rPr>
          <w:fldChar w:fldCharType="end"/>
        </w:r>
      </w:hyperlink>
    </w:p>
    <w:p w14:paraId="64DC4C0D" w14:textId="77777777" w:rsidR="00D02408" w:rsidRDefault="00D02408">
      <w:pPr>
        <w:pStyle w:val="TOC3"/>
        <w:rPr>
          <w:rFonts w:asciiTheme="minorHAnsi" w:eastAsiaTheme="minorEastAsia" w:hAnsiTheme="minorHAnsi" w:cstheme="minorBidi"/>
          <w:noProof/>
          <w:sz w:val="22"/>
          <w:szCs w:val="22"/>
        </w:rPr>
      </w:pPr>
      <w:hyperlink w:anchor="_Toc465684122" w:history="1">
        <w:r w:rsidRPr="00115A2C">
          <w:rPr>
            <w:rStyle w:val="Hyperlink"/>
            <w:noProof/>
          </w:rPr>
          <w:t>4. Vision Statement</w:t>
        </w:r>
        <w:r>
          <w:rPr>
            <w:noProof/>
            <w:webHidden/>
          </w:rPr>
          <w:tab/>
        </w:r>
        <w:r>
          <w:rPr>
            <w:noProof/>
            <w:webHidden/>
          </w:rPr>
          <w:fldChar w:fldCharType="begin"/>
        </w:r>
        <w:r>
          <w:rPr>
            <w:noProof/>
            <w:webHidden/>
          </w:rPr>
          <w:instrText xml:space="preserve"> PAGEREF _Toc465684122 \h </w:instrText>
        </w:r>
        <w:r>
          <w:rPr>
            <w:noProof/>
            <w:webHidden/>
          </w:rPr>
        </w:r>
        <w:r>
          <w:rPr>
            <w:noProof/>
            <w:webHidden/>
          </w:rPr>
          <w:fldChar w:fldCharType="separate"/>
        </w:r>
        <w:r>
          <w:rPr>
            <w:noProof/>
            <w:webHidden/>
          </w:rPr>
          <w:t>8</w:t>
        </w:r>
        <w:r>
          <w:rPr>
            <w:noProof/>
            <w:webHidden/>
          </w:rPr>
          <w:fldChar w:fldCharType="end"/>
        </w:r>
      </w:hyperlink>
    </w:p>
    <w:p w14:paraId="725E80E9" w14:textId="77777777" w:rsidR="00D02408" w:rsidRDefault="00D02408">
      <w:pPr>
        <w:pStyle w:val="TOC1"/>
        <w:rPr>
          <w:rFonts w:asciiTheme="minorHAnsi" w:eastAsiaTheme="minorEastAsia" w:hAnsiTheme="minorHAnsi" w:cstheme="minorBidi"/>
          <w:noProof/>
          <w:sz w:val="22"/>
          <w:szCs w:val="22"/>
        </w:rPr>
      </w:pPr>
      <w:hyperlink w:anchor="_Toc465684123" w:history="1">
        <w:r w:rsidRPr="00115A2C">
          <w:rPr>
            <w:rStyle w:val="Hyperlink"/>
            <w:noProof/>
          </w:rPr>
          <w:t>References</w:t>
        </w:r>
        <w:r>
          <w:rPr>
            <w:noProof/>
            <w:webHidden/>
          </w:rPr>
          <w:tab/>
        </w:r>
        <w:r>
          <w:rPr>
            <w:noProof/>
            <w:webHidden/>
          </w:rPr>
          <w:fldChar w:fldCharType="begin"/>
        </w:r>
        <w:r>
          <w:rPr>
            <w:noProof/>
            <w:webHidden/>
          </w:rPr>
          <w:instrText xml:space="preserve"> PAGEREF _Toc465684123 \h </w:instrText>
        </w:r>
        <w:r>
          <w:rPr>
            <w:noProof/>
            <w:webHidden/>
          </w:rPr>
        </w:r>
        <w:r>
          <w:rPr>
            <w:noProof/>
            <w:webHidden/>
          </w:rPr>
          <w:fldChar w:fldCharType="separate"/>
        </w:r>
        <w:r>
          <w:rPr>
            <w:noProof/>
            <w:webHidden/>
          </w:rPr>
          <w:t>13</w:t>
        </w:r>
        <w:r>
          <w:rPr>
            <w:noProof/>
            <w:webHidden/>
          </w:rPr>
          <w:fldChar w:fldCharType="end"/>
        </w:r>
      </w:hyperlink>
    </w:p>
    <w:p w14:paraId="2E8463F4" w14:textId="77777777" w:rsidR="00D02408" w:rsidRDefault="00D02408">
      <w:pPr>
        <w:pStyle w:val="TOC1"/>
        <w:rPr>
          <w:rFonts w:asciiTheme="minorHAnsi" w:eastAsiaTheme="minorEastAsia" w:hAnsiTheme="minorHAnsi" w:cstheme="minorBidi"/>
          <w:noProof/>
          <w:sz w:val="22"/>
          <w:szCs w:val="22"/>
        </w:rPr>
      </w:pPr>
      <w:hyperlink w:anchor="_Toc465684124" w:history="1">
        <w:r w:rsidRPr="00115A2C">
          <w:rPr>
            <w:rStyle w:val="Hyperlink"/>
            <w:noProof/>
          </w:rPr>
          <w:t>Endnotes</w:t>
        </w:r>
        <w:r>
          <w:rPr>
            <w:noProof/>
            <w:webHidden/>
          </w:rPr>
          <w:tab/>
        </w:r>
        <w:r>
          <w:rPr>
            <w:noProof/>
            <w:webHidden/>
          </w:rPr>
          <w:fldChar w:fldCharType="begin"/>
        </w:r>
        <w:r>
          <w:rPr>
            <w:noProof/>
            <w:webHidden/>
          </w:rPr>
          <w:instrText xml:space="preserve"> PAGEREF _Toc465684124 \h </w:instrText>
        </w:r>
        <w:r>
          <w:rPr>
            <w:noProof/>
            <w:webHidden/>
          </w:rPr>
        </w:r>
        <w:r>
          <w:rPr>
            <w:noProof/>
            <w:webHidden/>
          </w:rPr>
          <w:fldChar w:fldCharType="separate"/>
        </w:r>
        <w:r>
          <w:rPr>
            <w:noProof/>
            <w:webHidden/>
          </w:rPr>
          <w:t>15</w:t>
        </w:r>
        <w:r>
          <w:rPr>
            <w:noProof/>
            <w:webHidden/>
          </w:rPr>
          <w:fldChar w:fldCharType="end"/>
        </w:r>
      </w:hyperlink>
    </w:p>
    <w:p w14:paraId="40F3FC0D" w14:textId="718A17D8" w:rsidR="00891C42" w:rsidRPr="00112790" w:rsidRDefault="00762468" w:rsidP="00381345">
      <w:pPr>
        <w:widowControl/>
      </w:pPr>
      <w:r>
        <w:fldChar w:fldCharType="end"/>
      </w:r>
    </w:p>
    <w:p w14:paraId="4F35AA45" w14:textId="77777777" w:rsidR="00405E7F" w:rsidRPr="00112790" w:rsidRDefault="00405E7F" w:rsidP="00381345">
      <w:pPr>
        <w:widowControl/>
        <w:rPr>
          <w:sz w:val="32"/>
        </w:rPr>
      </w:pPr>
      <w:r>
        <w:br w:type="page"/>
      </w:r>
    </w:p>
    <w:p w14:paraId="7642CB9E" w14:textId="77777777" w:rsidR="00584940" w:rsidRPr="00112790" w:rsidRDefault="00584940" w:rsidP="00584940">
      <w:pPr>
        <w:pStyle w:val="Header"/>
        <w:widowControl/>
      </w:pPr>
      <w:bookmarkStart w:id="3" w:name="_Toc464318487"/>
      <w:bookmarkStart w:id="4" w:name="_Toc267124580"/>
      <w:bookmarkStart w:id="5" w:name="_Toc439003734"/>
      <w:bookmarkStart w:id="6" w:name="_Toc444854691"/>
      <w:bookmarkStart w:id="7" w:name="_Toc465684115"/>
      <w:bookmarkEnd w:id="0"/>
      <w:bookmarkEnd w:id="1"/>
      <w:r>
        <w:lastRenderedPageBreak/>
        <w:t>Sustainable Strategy</w:t>
      </w:r>
      <w:bookmarkEnd w:id="3"/>
      <w:bookmarkEnd w:id="7"/>
    </w:p>
    <w:p w14:paraId="7B8A5F56" w14:textId="77777777" w:rsidR="00584940" w:rsidRDefault="00584940" w:rsidP="00584940">
      <w:pPr>
        <w:pStyle w:val="Heading1"/>
        <w:widowControl/>
      </w:pPr>
    </w:p>
    <w:p w14:paraId="067858A9" w14:textId="77777777" w:rsidR="00584940" w:rsidRPr="00112790" w:rsidRDefault="00584940" w:rsidP="00584940">
      <w:pPr>
        <w:pStyle w:val="Heading1"/>
        <w:widowControl/>
      </w:pPr>
      <w:bookmarkStart w:id="8" w:name="_Toc464318488"/>
      <w:bookmarkStart w:id="9" w:name="_Toc465684116"/>
      <w:r w:rsidRPr="00FF43B5">
        <w:t>Great Start</w:t>
      </w:r>
      <w:bookmarkEnd w:id="8"/>
      <w:bookmarkEnd w:id="9"/>
    </w:p>
    <w:p w14:paraId="51EE0CF5" w14:textId="77777777" w:rsidR="00584940" w:rsidRPr="00112790" w:rsidRDefault="00584940" w:rsidP="00584940">
      <w:pPr>
        <w:widowControl/>
        <w:jc w:val="center"/>
      </w:pPr>
      <w:r w:rsidRPr="00FF43B5">
        <w:t xml:space="preserve">What </w:t>
      </w:r>
      <w:r w:rsidRPr="00751644">
        <w:rPr>
          <w:i/>
          <w:iCs/>
        </w:rPr>
        <w:t>are</w:t>
      </w:r>
      <w:r w:rsidRPr="00FF43B5">
        <w:t xml:space="preserve"> we doing now?</w:t>
      </w:r>
    </w:p>
    <w:p w14:paraId="639697D8" w14:textId="77777777" w:rsidR="00804E6D" w:rsidRDefault="00804E6D" w:rsidP="00804E6D"/>
    <w:p w14:paraId="260F5438" w14:textId="77777777" w:rsidR="00804E6D" w:rsidRPr="00112790" w:rsidRDefault="00804E6D" w:rsidP="00804E6D">
      <w:pPr>
        <w:pStyle w:val="Heading2"/>
        <w:widowControl/>
      </w:pPr>
      <w:bookmarkStart w:id="10" w:name="_Toc464318489"/>
      <w:bookmarkStart w:id="11" w:name="_Toc465684117"/>
      <w:r w:rsidRPr="002547C2">
        <w:t>1</w:t>
      </w:r>
      <w:r>
        <w:t>.</w:t>
      </w:r>
      <w:r w:rsidRPr="002547C2">
        <w:t xml:space="preserve"> Get </w:t>
      </w:r>
      <w:r>
        <w:t>Set</w:t>
      </w:r>
      <w:bookmarkEnd w:id="10"/>
      <w:bookmarkEnd w:id="11"/>
    </w:p>
    <w:p w14:paraId="351EB3CC" w14:textId="77777777" w:rsidR="00804E6D" w:rsidRPr="00112790" w:rsidRDefault="00804E6D" w:rsidP="00804E6D">
      <w:pPr>
        <w:widowControl/>
        <w:jc w:val="right"/>
      </w:pPr>
      <w:bookmarkStart w:id="12" w:name="_Toc444854687"/>
      <w:r w:rsidRPr="00B41D89">
        <w:t>It’s amazing what ordinary people can do</w:t>
      </w:r>
      <w:r>
        <w:br/>
      </w:r>
      <w:r w:rsidRPr="00B41D89">
        <w:t>if they set o</w:t>
      </w:r>
      <w:r>
        <w:t>ut without preconceived notions.</w:t>
      </w:r>
    </w:p>
    <w:p w14:paraId="75E46F93" w14:textId="77777777" w:rsidR="00804E6D" w:rsidRPr="00112790" w:rsidRDefault="00804E6D" w:rsidP="00804E6D">
      <w:pPr>
        <w:widowControl/>
        <w:jc w:val="right"/>
      </w:pPr>
      <w:r>
        <w:t>Charles F. Kettering</w:t>
      </w:r>
    </w:p>
    <w:p w14:paraId="57994BC5" w14:textId="77777777" w:rsidR="00804E6D" w:rsidRDefault="00804E6D" w:rsidP="00804E6D">
      <w:pPr>
        <w:pStyle w:val="Heading3"/>
        <w:widowControl/>
      </w:pPr>
    </w:p>
    <w:p w14:paraId="2EFC97AA" w14:textId="77777777" w:rsidR="00804E6D" w:rsidRPr="00112790" w:rsidRDefault="00804E6D" w:rsidP="00804E6D">
      <w:pPr>
        <w:pStyle w:val="Heading3"/>
        <w:widowControl/>
      </w:pPr>
      <w:bookmarkStart w:id="13" w:name="_Toc464318490"/>
      <w:bookmarkStart w:id="14" w:name="_Toc465684118"/>
      <w:r>
        <w:t>First Who</w:t>
      </w:r>
      <w:bookmarkEnd w:id="12"/>
      <w:bookmarkEnd w:id="13"/>
      <w:bookmarkEnd w:id="14"/>
    </w:p>
    <w:p w14:paraId="2B531918" w14:textId="77777777" w:rsidR="00804E6D" w:rsidRDefault="00804E6D" w:rsidP="00804E6D">
      <w:pPr>
        <w:widowControl/>
      </w:pPr>
    </w:p>
    <w:p w14:paraId="2DF67A5F" w14:textId="77777777" w:rsidR="00804E6D" w:rsidRPr="00112790" w:rsidRDefault="00804E6D" w:rsidP="00804E6D">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1"/>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2"/>
      </w:r>
      <w:r>
        <w:t xml:space="preserve"> </w:t>
      </w:r>
      <w:proofErr w:type="gramStart"/>
      <w:r w:rsidRPr="00191D38">
        <w:rPr>
          <w:b/>
        </w:rPr>
        <w:t>But</w:t>
      </w:r>
      <w:proofErr w:type="gramEnd"/>
      <w:r w:rsidRPr="00191D38">
        <w:rPr>
          <w:b/>
        </w:rPr>
        <w:t xml:space="preserve"> </w:t>
      </w:r>
      <w:r w:rsidRPr="00777798">
        <w:rPr>
          <w:b/>
        </w:rPr>
        <w:t>which key people</w:t>
      </w:r>
      <w:r w:rsidRPr="00191D38">
        <w:rPr>
          <w:b/>
        </w:rPr>
        <w:t>?</w:t>
      </w:r>
    </w:p>
    <w:p w14:paraId="63C16161" w14:textId="77777777" w:rsidR="00804E6D" w:rsidRPr="00C64297" w:rsidRDefault="00804E6D" w:rsidP="00804E6D">
      <w:pPr>
        <w:widowControl/>
      </w:pPr>
    </w:p>
    <w:p w14:paraId="0CC1C266" w14:textId="77777777" w:rsidR="00804E6D" w:rsidRPr="00112790" w:rsidRDefault="00804E6D" w:rsidP="00804E6D">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proofErr w:type="gramStart"/>
      <w:r>
        <w:t>say</w:t>
      </w:r>
      <w:proofErr w:type="gramEnd"/>
      <w:r w:rsidRPr="007E2054">
        <w:t xml:space="preserve"> “those who carry out strategy must also make it.”</w:t>
      </w:r>
      <w:r w:rsidRPr="007E2054">
        <w:rPr>
          <w:rStyle w:val="EndnoteReference"/>
        </w:rPr>
        <w:endnoteReference w:id="3"/>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proofErr w:type="gramStart"/>
      <w:r>
        <w:t>Or</w:t>
      </w:r>
      <w:proofErr w:type="gramEnd"/>
      <w:r>
        <w:t xml:space="preserve"> s</w:t>
      </w:r>
      <w:r w:rsidRPr="007E2054">
        <w:t xml:space="preserve">hould you use a small, behind-the-scenes group of </w:t>
      </w:r>
      <w:r>
        <w:t xml:space="preserve">executive leadership to take the role? </w:t>
      </w:r>
    </w:p>
    <w:p w14:paraId="004B75B6" w14:textId="77777777" w:rsidR="00804E6D" w:rsidRDefault="00804E6D" w:rsidP="00804E6D">
      <w:pPr>
        <w:widowControl/>
      </w:pPr>
    </w:p>
    <w:p w14:paraId="69EF7280" w14:textId="77777777" w:rsidR="00804E6D" w:rsidRPr="00112790" w:rsidRDefault="00804E6D" w:rsidP="00804E6D">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220878DD" w14:textId="77777777" w:rsidR="00804E6D" w:rsidRDefault="00804E6D" w:rsidP="00804E6D">
      <w:pPr>
        <w:widowControl/>
      </w:pPr>
    </w:p>
    <w:p w14:paraId="3A11686A" w14:textId="77777777" w:rsidR="00804E6D" w:rsidRPr="00112790" w:rsidRDefault="00804E6D" w:rsidP="00804E6D">
      <w:pPr>
        <w:widowControl/>
      </w:pPr>
      <w:r>
        <w:t xml:space="preserve">Some people </w:t>
      </w:r>
      <w:r w:rsidRPr="00C64297">
        <w:t xml:space="preserve">use the need for acceptance and quality of decision as key </w:t>
      </w:r>
      <w:r>
        <w:t xml:space="preserve">factors </w:t>
      </w:r>
      <w:r w:rsidRPr="00C64297">
        <w:t>in deciding who should be involved. Gary Yukl’s modification of Victor Vroom and Phillip Yetton’s model</w:t>
      </w:r>
      <w:r w:rsidRPr="00C64297">
        <w:rPr>
          <w:rStyle w:val="EndnoteReference"/>
        </w:rPr>
        <w:endnoteReference w:id="4"/>
      </w:r>
      <w:r w:rsidRPr="00C64297">
        <w:t xml:space="preserve"> has two variables – the decision quality and subordinate acceptance – and three decision making styles – </w:t>
      </w:r>
      <w:r>
        <w:t>directive</w:t>
      </w:r>
      <w:r w:rsidRPr="00C64297">
        <w:t xml:space="preserve">, consultative, and group. </w:t>
      </w:r>
    </w:p>
    <w:p w14:paraId="48DF71D7" w14:textId="77777777" w:rsidR="00804E6D" w:rsidRDefault="00804E6D" w:rsidP="00804E6D">
      <w:pPr>
        <w:widowControl/>
      </w:pPr>
    </w:p>
    <w:p w14:paraId="3F1F1BF3" w14:textId="77777777" w:rsidR="00804E6D" w:rsidRPr="00112790" w:rsidRDefault="00804E6D" w:rsidP="00804E6D">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5"/>
      </w:r>
    </w:p>
    <w:p w14:paraId="278000C3" w14:textId="77777777" w:rsidR="00804E6D" w:rsidRDefault="00804E6D" w:rsidP="00804E6D">
      <w:pPr>
        <w:widowControl/>
      </w:pPr>
    </w:p>
    <w:p w14:paraId="74A9F741" w14:textId="77777777" w:rsidR="00804E6D" w:rsidRPr="00112790" w:rsidRDefault="00804E6D" w:rsidP="00804E6D">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6"/>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w:t>
      </w:r>
      <w:r w:rsidRPr="00C64297">
        <w:lastRenderedPageBreak/>
        <w:t>the limitations of too many chefs in the kitc</w:t>
      </w:r>
      <w:r>
        <w:t>hen and diffused accountability.</w:t>
      </w:r>
      <w:r w:rsidRPr="00C64297">
        <w:rPr>
          <w:rStyle w:val="EndnoteReference"/>
        </w:rPr>
        <w:endnoteReference w:id="7"/>
      </w:r>
      <w:r w:rsidRPr="00C64297">
        <w:t xml:space="preserve"> </w:t>
      </w:r>
      <w:r>
        <w:t>As t</w:t>
      </w:r>
      <w:r w:rsidRPr="00C64297">
        <w:t xml:space="preserve">he Chinese proverb </w:t>
      </w:r>
      <w:r>
        <w:t xml:space="preserve">goes, </w:t>
      </w:r>
      <w:r w:rsidRPr="00C64297">
        <w:t xml:space="preserve">“A courtyard common to all will be swept by no one.”  </w:t>
      </w:r>
    </w:p>
    <w:p w14:paraId="377F5E38" w14:textId="77777777" w:rsidR="00804E6D" w:rsidRDefault="00804E6D" w:rsidP="00804E6D">
      <w:pPr>
        <w:widowControl/>
      </w:pPr>
    </w:p>
    <w:p w14:paraId="2C4E4983" w14:textId="77777777" w:rsidR="00804E6D" w:rsidRPr="00112790" w:rsidRDefault="00804E6D" w:rsidP="00804E6D">
      <w:pPr>
        <w:widowControl/>
      </w:pPr>
      <w:r>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8"/>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9"/>
      </w:r>
      <w:r w:rsidRPr="00C64297">
        <w:t xml:space="preserve"> </w:t>
      </w:r>
    </w:p>
    <w:p w14:paraId="5266DEC9" w14:textId="77777777" w:rsidR="00804E6D" w:rsidRDefault="00804E6D" w:rsidP="00804E6D">
      <w:pPr>
        <w:widowControl/>
      </w:pPr>
    </w:p>
    <w:p w14:paraId="4F7DA7B3" w14:textId="77777777" w:rsidR="00804E6D" w:rsidRPr="00112790" w:rsidRDefault="00804E6D" w:rsidP="00804E6D">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
      </w:r>
      <w:r w:rsidRPr="00C64297">
        <w:t xml:space="preserve"> </w:t>
      </w:r>
      <w:r>
        <w:t xml:space="preserve">The bottom line is that </w:t>
      </w:r>
      <w:r>
        <w:rPr>
          <w:b/>
        </w:rPr>
        <w:t>i</w:t>
      </w:r>
      <w:r w:rsidRPr="00216E3B">
        <w:rPr>
          <w:b/>
        </w:rPr>
        <w:t>f you need lots of acceptance, go slower</w:t>
      </w:r>
      <w:r>
        <w:rPr>
          <w:b/>
        </w:rPr>
        <w:t xml:space="preserve">, </w:t>
      </w:r>
      <w:r w:rsidRPr="00216E3B">
        <w:rPr>
          <w:b/>
        </w:rPr>
        <w:t>if you don’t need it, go as fast as you want.</w:t>
      </w:r>
    </w:p>
    <w:p w14:paraId="22976056" w14:textId="77777777" w:rsidR="00804E6D" w:rsidRDefault="00804E6D" w:rsidP="00804E6D">
      <w:pPr>
        <w:widowControl/>
      </w:pPr>
    </w:p>
    <w:p w14:paraId="245782B5" w14:textId="77777777" w:rsidR="00804E6D" w:rsidRPr="00112790" w:rsidRDefault="00804E6D" w:rsidP="00804E6D">
      <w:pPr>
        <w:widowControl/>
      </w:pPr>
      <w:r>
        <w:t>Equally important to the steps are the conditions for a successful planning process that Allison and Kaye advocate. These factors are affinity grouped in the table below:</w:t>
      </w:r>
    </w:p>
    <w:p w14:paraId="4C3E2DD3" w14:textId="77777777" w:rsidR="00804E6D" w:rsidRDefault="00804E6D" w:rsidP="00804E6D">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804E6D" w:rsidRPr="00D135CB" w14:paraId="1406DDF5" w14:textId="77777777" w:rsidTr="00B301CB">
        <w:trPr>
          <w:cantSplit/>
          <w:tblHeader/>
          <w:jc w:val="center"/>
        </w:trPr>
        <w:tc>
          <w:tcPr>
            <w:tcW w:w="7735" w:type="dxa"/>
            <w:shd w:val="clear" w:color="auto" w:fill="D9D9D9" w:themeFill="background1" w:themeFillShade="D9"/>
          </w:tcPr>
          <w:p w14:paraId="0870C9DA" w14:textId="77777777" w:rsidR="00804E6D" w:rsidRPr="00112790" w:rsidRDefault="00804E6D" w:rsidP="00B301CB">
            <w:pPr>
              <w:widowControl/>
              <w:jc w:val="center"/>
            </w:pPr>
            <w:r>
              <w:br w:type="page"/>
              <w:t>Allison and Kaye’s Specific Conditions</w:t>
            </w:r>
            <w:r>
              <w:rPr>
                <w:rStyle w:val="EndnoteReference"/>
              </w:rPr>
              <w:endnoteReference w:id="11"/>
            </w:r>
          </w:p>
        </w:tc>
        <w:tc>
          <w:tcPr>
            <w:tcW w:w="1841" w:type="dxa"/>
            <w:shd w:val="clear" w:color="auto" w:fill="D9D9D9" w:themeFill="background1" w:themeFillShade="D9"/>
          </w:tcPr>
          <w:p w14:paraId="69FC6DA2" w14:textId="77777777" w:rsidR="00804E6D" w:rsidRPr="00112790" w:rsidRDefault="00804E6D" w:rsidP="00B301CB">
            <w:pPr>
              <w:widowControl/>
              <w:jc w:val="center"/>
            </w:pPr>
            <w:r>
              <w:t>Affinity Groups</w:t>
            </w:r>
          </w:p>
        </w:tc>
      </w:tr>
      <w:tr w:rsidR="00804E6D" w:rsidRPr="00D135CB" w14:paraId="60985895" w14:textId="77777777" w:rsidTr="00B301CB">
        <w:trPr>
          <w:cantSplit/>
          <w:trHeight w:val="417"/>
          <w:jc w:val="center"/>
        </w:trPr>
        <w:tc>
          <w:tcPr>
            <w:tcW w:w="7735" w:type="dxa"/>
          </w:tcPr>
          <w:p w14:paraId="667DCE60" w14:textId="77777777" w:rsidR="00804E6D" w:rsidRPr="00112790" w:rsidRDefault="00804E6D" w:rsidP="00B301CB">
            <w:pPr>
              <w:pStyle w:val="ListParagraph"/>
              <w:widowControl/>
              <w:numPr>
                <w:ilvl w:val="0"/>
                <w:numId w:val="136"/>
              </w:numPr>
              <w:ind w:left="216" w:hanging="216"/>
            </w:pPr>
            <w:r>
              <w:t xml:space="preserve">Commitment, support, and involvement of top leadership, especially the executive director and board president. </w:t>
            </w:r>
          </w:p>
          <w:p w14:paraId="036338EE" w14:textId="77777777" w:rsidR="00804E6D" w:rsidRPr="00112790" w:rsidRDefault="00804E6D" w:rsidP="00B301CB">
            <w:pPr>
              <w:pStyle w:val="ListParagraph"/>
              <w:widowControl/>
              <w:numPr>
                <w:ilvl w:val="0"/>
                <w:numId w:val="136"/>
              </w:numPr>
              <w:ind w:left="216" w:hanging="216"/>
            </w:pPr>
            <w:r>
              <w:t xml:space="preserve">Commitment of organizational resources to complete the planning process as designed (including time of staff and board members, money for consultants, and needed research). </w:t>
            </w:r>
          </w:p>
          <w:p w14:paraId="108BC633" w14:textId="77777777" w:rsidR="00804E6D" w:rsidRPr="00112790" w:rsidRDefault="00804E6D" w:rsidP="00B301CB">
            <w:pPr>
              <w:pStyle w:val="ListParagraph"/>
              <w:widowControl/>
              <w:numPr>
                <w:ilvl w:val="0"/>
                <w:numId w:val="136"/>
              </w:numPr>
              <w:ind w:left="216" w:hanging="216"/>
            </w:pPr>
            <w:r>
              <w:t>Commitment to tying the strategic planning process to the organization’s annual planning and budgeting process.</w:t>
            </w:r>
          </w:p>
        </w:tc>
        <w:tc>
          <w:tcPr>
            <w:tcW w:w="1841" w:type="dxa"/>
          </w:tcPr>
          <w:p w14:paraId="5D3F4DCB" w14:textId="77777777" w:rsidR="00804E6D" w:rsidRPr="00112790" w:rsidRDefault="00804E6D" w:rsidP="00B301CB">
            <w:pPr>
              <w:widowControl/>
              <w:jc w:val="center"/>
            </w:pPr>
            <w:r w:rsidRPr="00765AF7">
              <w:t>Commitment</w:t>
            </w:r>
          </w:p>
        </w:tc>
      </w:tr>
      <w:tr w:rsidR="00804E6D" w:rsidRPr="00D135CB" w14:paraId="50FCFE07" w14:textId="77777777" w:rsidTr="00B301CB">
        <w:trPr>
          <w:cantSplit/>
          <w:trHeight w:val="2173"/>
          <w:jc w:val="center"/>
        </w:trPr>
        <w:tc>
          <w:tcPr>
            <w:tcW w:w="7735" w:type="dxa"/>
          </w:tcPr>
          <w:p w14:paraId="4F8B454A" w14:textId="77777777" w:rsidR="00804E6D" w:rsidRPr="00112790" w:rsidRDefault="00804E6D" w:rsidP="00B301CB">
            <w:pPr>
              <w:pStyle w:val="ListParagraph"/>
              <w:widowControl/>
              <w:numPr>
                <w:ilvl w:val="0"/>
                <w:numId w:val="64"/>
              </w:numPr>
              <w:ind w:left="216" w:hanging="216"/>
            </w:pPr>
            <w:r>
              <w:t xml:space="preserve">Commitment to clarifying the roles of all participants in the planning process, including clarity about who will have input into the plan and who will be the decision makers. </w:t>
            </w:r>
          </w:p>
          <w:p w14:paraId="2CEDF6B5" w14:textId="77777777" w:rsidR="00804E6D" w:rsidRPr="00112790" w:rsidRDefault="00804E6D" w:rsidP="00B301CB">
            <w:pPr>
              <w:pStyle w:val="ListParagraph"/>
              <w:widowControl/>
              <w:numPr>
                <w:ilvl w:val="0"/>
                <w:numId w:val="64"/>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401E5AE4" w14:textId="77777777" w:rsidR="00804E6D" w:rsidRPr="00112790" w:rsidRDefault="00804E6D" w:rsidP="00B301CB">
            <w:pPr>
              <w:pStyle w:val="ListParagraph"/>
              <w:widowControl/>
              <w:numPr>
                <w:ilvl w:val="0"/>
                <w:numId w:val="64"/>
              </w:numPr>
              <w:ind w:left="216" w:hanging="216"/>
            </w:pPr>
            <w:r>
              <w:t>Willingness to encourage participation of board, staff, and as appropriate, external stakeholders.</w:t>
            </w:r>
          </w:p>
          <w:p w14:paraId="6791AE33" w14:textId="77777777" w:rsidR="00804E6D" w:rsidRPr="00112790" w:rsidRDefault="00804E6D" w:rsidP="00B301CB">
            <w:pPr>
              <w:pStyle w:val="ListParagraph"/>
              <w:widowControl/>
              <w:numPr>
                <w:ilvl w:val="0"/>
                <w:numId w:val="64"/>
              </w:numPr>
              <w:ind w:left="216" w:hanging="216"/>
            </w:pPr>
            <w:r>
              <w:t xml:space="preserve">Board and staff who understand the purpose of planning and are clear about the desired process outcomes and issues to </w:t>
            </w:r>
            <w:proofErr w:type="gramStart"/>
            <w:r>
              <w:t>be addressed</w:t>
            </w:r>
            <w:proofErr w:type="gramEnd"/>
            <w:r>
              <w:t xml:space="preserve">. </w:t>
            </w:r>
          </w:p>
          <w:p w14:paraId="5AD4BE68" w14:textId="77777777" w:rsidR="00804E6D" w:rsidRPr="00112790" w:rsidRDefault="00804E6D" w:rsidP="00B301CB">
            <w:pPr>
              <w:pStyle w:val="ListParagraph"/>
              <w:widowControl/>
              <w:numPr>
                <w:ilvl w:val="0"/>
                <w:numId w:val="64"/>
              </w:numPr>
              <w:ind w:left="216" w:hanging="216"/>
            </w:pPr>
            <w:r>
              <w:t xml:space="preserve">No serious conflict exists between key players with the organization. </w:t>
            </w:r>
          </w:p>
        </w:tc>
        <w:tc>
          <w:tcPr>
            <w:tcW w:w="1841" w:type="dxa"/>
          </w:tcPr>
          <w:p w14:paraId="2E997A7E" w14:textId="77777777" w:rsidR="00804E6D" w:rsidRPr="00112790" w:rsidRDefault="00804E6D" w:rsidP="00B301CB">
            <w:pPr>
              <w:widowControl/>
              <w:jc w:val="center"/>
            </w:pPr>
            <w:r>
              <w:t>Team</w:t>
            </w:r>
          </w:p>
        </w:tc>
      </w:tr>
      <w:tr w:rsidR="00804E6D" w:rsidRPr="00D135CB" w14:paraId="66D79A1F" w14:textId="77777777" w:rsidTr="00B301CB">
        <w:trPr>
          <w:cantSplit/>
          <w:trHeight w:val="928"/>
          <w:jc w:val="center"/>
        </w:trPr>
        <w:tc>
          <w:tcPr>
            <w:tcW w:w="7735" w:type="dxa"/>
          </w:tcPr>
          <w:p w14:paraId="14AA2C9C" w14:textId="77777777" w:rsidR="00804E6D" w:rsidRPr="00112790" w:rsidRDefault="00804E6D" w:rsidP="00B301CB">
            <w:pPr>
              <w:pStyle w:val="ListParagraph"/>
              <w:widowControl/>
              <w:numPr>
                <w:ilvl w:val="0"/>
                <w:numId w:val="64"/>
              </w:numPr>
              <w:ind w:left="216" w:hanging="216"/>
            </w:pPr>
            <w:r>
              <w:lastRenderedPageBreak/>
              <w:t>A willingness to question the status quo and look at new ways of doing things, along with a willingness to ask the hard questions and face difficult choices.</w:t>
            </w:r>
          </w:p>
          <w:p w14:paraId="5F7E1CE2" w14:textId="77777777" w:rsidR="00804E6D" w:rsidRPr="00112790" w:rsidRDefault="00804E6D" w:rsidP="00B301CB">
            <w:pPr>
              <w:pStyle w:val="ListParagraph"/>
              <w:widowControl/>
              <w:numPr>
                <w:ilvl w:val="0"/>
                <w:numId w:val="64"/>
              </w:numPr>
              <w:ind w:left="216" w:hanging="216"/>
            </w:pPr>
            <w:r>
              <w:t xml:space="preserve">Board and top management are willing to articulate constraints and non-negotiable issues up front. </w:t>
            </w:r>
          </w:p>
        </w:tc>
        <w:tc>
          <w:tcPr>
            <w:tcW w:w="1841" w:type="dxa"/>
          </w:tcPr>
          <w:p w14:paraId="0426FD7F" w14:textId="77777777" w:rsidR="00804E6D" w:rsidRPr="00112790" w:rsidRDefault="00804E6D" w:rsidP="00B301CB">
            <w:pPr>
              <w:widowControl/>
              <w:jc w:val="center"/>
            </w:pPr>
            <w:r>
              <w:t>Trust</w:t>
            </w:r>
          </w:p>
        </w:tc>
      </w:tr>
      <w:tr w:rsidR="00804E6D" w:rsidRPr="00D135CB" w14:paraId="53C9F616" w14:textId="77777777" w:rsidTr="00B301CB">
        <w:trPr>
          <w:cantSplit/>
          <w:trHeight w:val="1073"/>
          <w:jc w:val="center"/>
        </w:trPr>
        <w:tc>
          <w:tcPr>
            <w:tcW w:w="7735" w:type="dxa"/>
          </w:tcPr>
          <w:p w14:paraId="78407ECF" w14:textId="77777777" w:rsidR="00804E6D" w:rsidRPr="00112790" w:rsidRDefault="00804E6D" w:rsidP="00B301CB">
            <w:pPr>
              <w:pStyle w:val="ListParagraph"/>
              <w:widowControl/>
              <w:numPr>
                <w:ilvl w:val="0"/>
                <w:numId w:val="64"/>
              </w:numPr>
              <w:ind w:left="216" w:hanging="216"/>
            </w:pPr>
            <w:r>
              <w:t>No high-impact decision (e.g. a major funding or policy decision is about to be made by an external source) that would dramatically change the course of the organization.</w:t>
            </w:r>
          </w:p>
          <w:p w14:paraId="5D4DCC73" w14:textId="77777777" w:rsidR="00804E6D" w:rsidRPr="00112790" w:rsidRDefault="00804E6D" w:rsidP="00B301CB">
            <w:pPr>
              <w:pStyle w:val="ListParagraph"/>
              <w:widowControl/>
              <w:numPr>
                <w:ilvl w:val="0"/>
                <w:numId w:val="64"/>
              </w:numPr>
              <w:ind w:left="216" w:hanging="216"/>
            </w:pPr>
            <w:r>
              <w:t>Organization is not in the middle of merger discussions.</w:t>
            </w:r>
          </w:p>
        </w:tc>
        <w:tc>
          <w:tcPr>
            <w:tcW w:w="1841" w:type="dxa"/>
          </w:tcPr>
          <w:p w14:paraId="0CA93E5C" w14:textId="77777777" w:rsidR="00804E6D" w:rsidRPr="00112790" w:rsidRDefault="00804E6D" w:rsidP="00B301CB">
            <w:pPr>
              <w:widowControl/>
              <w:jc w:val="center"/>
            </w:pPr>
            <w:r>
              <w:t>Timing</w:t>
            </w:r>
          </w:p>
        </w:tc>
      </w:tr>
    </w:tbl>
    <w:p w14:paraId="48ACBE5A" w14:textId="77777777" w:rsidR="00804E6D" w:rsidRDefault="00804E6D" w:rsidP="00804E6D"/>
    <w:p w14:paraId="2886C028" w14:textId="620CA3B5" w:rsidR="00D607AB" w:rsidRPr="00112790" w:rsidRDefault="00584940" w:rsidP="00381345">
      <w:pPr>
        <w:pStyle w:val="Heading2"/>
        <w:widowControl/>
      </w:pPr>
      <w:bookmarkStart w:id="15" w:name="_Toc465684119"/>
      <w:r>
        <w:t xml:space="preserve">2. </w:t>
      </w:r>
      <w:r w:rsidR="00897796">
        <w:t>Pu</w:t>
      </w:r>
      <w:r w:rsidR="00D607AB" w:rsidRPr="00B55C65">
        <w:t>rpose</w:t>
      </w:r>
      <w:bookmarkEnd w:id="4"/>
      <w:bookmarkEnd w:id="5"/>
      <w:bookmarkEnd w:id="6"/>
      <w:bookmarkEnd w:id="15"/>
    </w:p>
    <w:p w14:paraId="54868B2F" w14:textId="77777777" w:rsidR="00B41D89" w:rsidRPr="00112790" w:rsidRDefault="00B41D89" w:rsidP="00381345">
      <w:pPr>
        <w:widowControl/>
        <w:jc w:val="right"/>
      </w:pPr>
      <w:r w:rsidRPr="00B41D89">
        <w:t xml:space="preserve">He who has a </w:t>
      </w:r>
      <w:proofErr w:type="spellStart"/>
      <w:r w:rsidRPr="00B41D89">
        <w:t>why</w:t>
      </w:r>
      <w:proofErr w:type="spellEnd"/>
      <w:r w:rsidRPr="00B41D89">
        <w:t xml:space="preserve"> to live for </w:t>
      </w:r>
    </w:p>
    <w:p w14:paraId="48965CF2" w14:textId="77777777" w:rsidR="00B41D89" w:rsidRPr="00112790" w:rsidRDefault="00B41D89" w:rsidP="00381345">
      <w:pPr>
        <w:widowControl/>
        <w:jc w:val="right"/>
      </w:pPr>
      <w:proofErr w:type="gramStart"/>
      <w:r w:rsidRPr="00B41D89">
        <w:t>can</w:t>
      </w:r>
      <w:proofErr w:type="gramEnd"/>
      <w:r w:rsidRPr="00B41D89">
        <w:t xml:space="preserve"> bear almost any how.</w:t>
      </w:r>
      <w:r w:rsidRPr="00B41D89">
        <w:br/>
      </w:r>
      <w:r>
        <w:t>–</w:t>
      </w:r>
      <w:r w:rsidRPr="009C7921">
        <w:t xml:space="preserve"> Nietzsche</w:t>
      </w:r>
    </w:p>
    <w:p w14:paraId="4B7885B5" w14:textId="77777777" w:rsidR="00B41D89" w:rsidRDefault="00B41D89" w:rsidP="00381345">
      <w:pPr>
        <w:widowControl/>
      </w:pPr>
    </w:p>
    <w:p w14:paraId="3A6F571D" w14:textId="4D5FE2A9" w:rsidR="0055520D" w:rsidRPr="00112790" w:rsidRDefault="0055520D" w:rsidP="00381345">
      <w:pPr>
        <w:widowControl/>
      </w:pPr>
      <w:r>
        <w:t xml:space="preserve">Purpose is who you are. It </w:t>
      </w:r>
      <w:r w:rsidR="00215EDF">
        <w:t>has</w:t>
      </w:r>
      <w:r>
        <w:t xml:space="preserve"> two elements: values and mission.</w:t>
      </w:r>
    </w:p>
    <w:p w14:paraId="5C6DCF05" w14:textId="77777777" w:rsidR="0055520D" w:rsidRDefault="0055520D" w:rsidP="00381345">
      <w:pPr>
        <w:widowControl/>
      </w:pPr>
    </w:p>
    <w:p w14:paraId="69AE49C4" w14:textId="77777777" w:rsidR="00D607AB" w:rsidRPr="00112790" w:rsidRDefault="00D607AB" w:rsidP="00381345">
      <w:pPr>
        <w:widowControl/>
      </w:pPr>
      <w:proofErr w:type="gramStart"/>
      <w:r w:rsidRPr="00657356">
        <w:t xml:space="preserve">There are many top managers and </w:t>
      </w:r>
      <w:r>
        <w:t xml:space="preserve">leaders </w:t>
      </w:r>
      <w:r w:rsidRPr="00657356">
        <w:t>in organizations who honestly believe that the key motivator in the workplace is pay.</w:t>
      </w:r>
      <w:proofErr w:type="gramEnd"/>
      <w:r w:rsidRPr="00657356">
        <w:t xml:space="preserve">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2"/>
      </w:r>
      <w:r w:rsidRPr="00657356">
        <w:t xml:space="preserve"> </w:t>
      </w:r>
    </w:p>
    <w:p w14:paraId="5E50DC50" w14:textId="77777777" w:rsidR="00D607AB" w:rsidRDefault="00D607AB" w:rsidP="00381345">
      <w:pPr>
        <w:widowControl/>
      </w:pPr>
    </w:p>
    <w:p w14:paraId="5F20C96B" w14:textId="77777777" w:rsidR="00D607AB" w:rsidRPr="00112790" w:rsidRDefault="00D607AB" w:rsidP="00381345">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381345">
      <w:pPr>
        <w:widowControl/>
      </w:pPr>
    </w:p>
    <w:p w14:paraId="1DB91BBC" w14:textId="77777777" w:rsidR="00D607AB" w:rsidRPr="00112790" w:rsidRDefault="00D607AB" w:rsidP="00381345">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381345">
      <w:pPr>
        <w:widowControl/>
      </w:pPr>
    </w:p>
    <w:p w14:paraId="31878F64" w14:textId="77777777" w:rsidR="00D607AB" w:rsidRPr="00112790" w:rsidRDefault="00D607AB" w:rsidP="00381345">
      <w:pPr>
        <w:pStyle w:val="Heading3"/>
        <w:widowControl/>
      </w:pPr>
      <w:bookmarkStart w:id="16" w:name="_Toc267124581"/>
      <w:bookmarkStart w:id="17" w:name="_Toc439003735"/>
      <w:bookmarkStart w:id="18" w:name="_Toc444854692"/>
      <w:bookmarkStart w:id="19" w:name="_Toc465684120"/>
      <w:r w:rsidRPr="00B55C65">
        <w:t>Values</w:t>
      </w:r>
      <w:bookmarkEnd w:id="16"/>
      <w:bookmarkEnd w:id="17"/>
      <w:bookmarkEnd w:id="18"/>
      <w:bookmarkEnd w:id="19"/>
    </w:p>
    <w:p w14:paraId="3894C5B9" w14:textId="77777777" w:rsidR="00D607AB" w:rsidRDefault="00D607AB" w:rsidP="00381345">
      <w:pPr>
        <w:widowControl/>
      </w:pPr>
    </w:p>
    <w:p w14:paraId="33E42B2F" w14:textId="310F0390" w:rsidR="00671972" w:rsidRPr="00112790" w:rsidRDefault="00671972" w:rsidP="00381345">
      <w:pPr>
        <w:widowControl/>
      </w:pPr>
      <w:r>
        <w:t xml:space="preserve">Values guide your conduct. </w:t>
      </w:r>
      <w:r w:rsidR="0055520D">
        <w:t xml:space="preserve">They are the talk that you </w:t>
      </w:r>
      <w:proofErr w:type="gramStart"/>
      <w:r w:rsidR="0055520D">
        <w:t>walk,</w:t>
      </w:r>
      <w:proofErr w:type="gramEnd"/>
      <w:r w:rsidR="0055520D">
        <w:t xml:space="preserve"> the</w:t>
      </w:r>
      <w:r w:rsidR="00885157">
        <w:t>y are</w:t>
      </w:r>
      <w:r w:rsidR="0055520D">
        <w:t xml:space="preserve"> how you do the work.</w:t>
      </w:r>
    </w:p>
    <w:p w14:paraId="7ADB62CC" w14:textId="77777777" w:rsidR="00671972" w:rsidRDefault="00671972" w:rsidP="00381345">
      <w:pPr>
        <w:widowControl/>
      </w:pPr>
    </w:p>
    <w:p w14:paraId="3E720E3E" w14:textId="77777777" w:rsidR="00D607AB" w:rsidRPr="00112790" w:rsidRDefault="00D607AB" w:rsidP="00381345">
      <w:pPr>
        <w:widowControl/>
        <w:rPr>
          <w:iCs/>
        </w:rPr>
      </w:pPr>
      <w:r w:rsidRPr="00F448C9">
        <w:t xml:space="preserve">Walking your talk – living your values – is akin to authenticity, which </w:t>
      </w:r>
      <w:proofErr w:type="gramStart"/>
      <w:r w:rsidRPr="00F448C9">
        <w:t>means</w:t>
      </w:r>
      <w:proofErr w:type="gramEnd"/>
      <w:r w:rsidRPr="00F448C9">
        <w:t xml:space="preserve">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3"/>
      </w:r>
      <w:r w:rsidRPr="00F448C9">
        <w:t xml:space="preserve"> Other descriptions of authentic</w:t>
      </w:r>
      <w:r>
        <w:t>ity</w:t>
      </w:r>
      <w:r w:rsidRPr="00F448C9">
        <w:t xml:space="preserve"> include “genuine, reliable, trustworthy, real, and veritable”</w:t>
      </w:r>
      <w:r w:rsidRPr="00F448C9">
        <w:rPr>
          <w:rStyle w:val="EndnoteReference"/>
        </w:rPr>
        <w:endnoteReference w:id="14"/>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5"/>
      </w:r>
      <w:r w:rsidRPr="00F448C9">
        <w:t xml:space="preserve"> </w:t>
      </w:r>
    </w:p>
    <w:p w14:paraId="389937AA" w14:textId="77777777" w:rsidR="00D607AB" w:rsidRDefault="00D607AB" w:rsidP="00381345">
      <w:pPr>
        <w:widowControl/>
      </w:pPr>
    </w:p>
    <w:p w14:paraId="68F9581C" w14:textId="2925E5CB" w:rsidR="00D607AB" w:rsidRPr="00112790" w:rsidRDefault="00D607AB" w:rsidP="00381345">
      <w:pPr>
        <w:widowControl/>
      </w:pPr>
      <w:r w:rsidRPr="00F448C9">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6"/>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7"/>
      </w:r>
      <w:r w:rsidRPr="00F448C9">
        <w:t xml:space="preserve"> and an important source of competitive advantage.</w:t>
      </w:r>
      <w:r w:rsidRPr="00F448C9">
        <w:rPr>
          <w:rStyle w:val="EndnoteReference"/>
        </w:rPr>
        <w:endnoteReference w:id="18"/>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9"/>
      </w:r>
      <w:r w:rsidRPr="00F448C9">
        <w:t xml:space="preserve"> </w:t>
      </w:r>
    </w:p>
    <w:p w14:paraId="40B624D4" w14:textId="77777777" w:rsidR="00D607AB" w:rsidRDefault="00D607AB" w:rsidP="00381345">
      <w:pPr>
        <w:widowControl/>
      </w:pPr>
    </w:p>
    <w:p w14:paraId="26AFC01E" w14:textId="2DED6D4C" w:rsidR="00D607AB" w:rsidRPr="00112790" w:rsidRDefault="00D607AB" w:rsidP="00381345">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20"/>
      </w:r>
      <w:r w:rsidRPr="00F448C9">
        <w:t xml:space="preserve"> </w:t>
      </w:r>
    </w:p>
    <w:p w14:paraId="3F6A1657" w14:textId="77777777" w:rsidR="00D607AB" w:rsidRDefault="00D607AB" w:rsidP="00381345">
      <w:pPr>
        <w:widowControl/>
      </w:pPr>
    </w:p>
    <w:p w14:paraId="350B7968" w14:textId="77777777" w:rsidR="00D358BE" w:rsidRDefault="00D607AB" w:rsidP="00381345">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381345">
      <w:pPr>
        <w:widowControl/>
      </w:pPr>
    </w:p>
    <w:p w14:paraId="63E7E078" w14:textId="143D4E38" w:rsidR="00D607AB" w:rsidRPr="00112790" w:rsidRDefault="006704A7" w:rsidP="00381345">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381345">
      <w:pPr>
        <w:widowControl/>
      </w:pPr>
    </w:p>
    <w:p w14:paraId="4CD058CD" w14:textId="33A21C35" w:rsidR="00D607AB" w:rsidRPr="00112790" w:rsidRDefault="00923450" w:rsidP="00381345">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381345">
      <w:pPr>
        <w:widowControl/>
      </w:pPr>
    </w:p>
    <w:p w14:paraId="3D6D4AF9" w14:textId="46E3EA08" w:rsidR="00D607AB" w:rsidRPr="00112790" w:rsidRDefault="00D607AB" w:rsidP="00381345">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381345">
      <w:pPr>
        <w:widowControl/>
      </w:pPr>
    </w:p>
    <w:p w14:paraId="0CD6AA1D" w14:textId="233F15D8" w:rsidR="00D607AB" w:rsidRPr="00112790" w:rsidRDefault="00D607AB" w:rsidP="00381345">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w:t>
      </w:r>
      <w:r w:rsidRPr="00F448C9">
        <w:lastRenderedPageBreak/>
        <w:t xml:space="preserve">and </w:t>
      </w:r>
      <w:r>
        <w:t>you should do it</w:t>
      </w:r>
      <w:r w:rsidRPr="00F448C9">
        <w:t xml:space="preserve">. It just doesn’t work this way. Employees are not mind readers. If the leaders of the nonprofit organization want certain </w:t>
      </w:r>
      <w:r>
        <w:t xml:space="preserve">values </w:t>
      </w:r>
      <w:r w:rsidRPr="00F448C9">
        <w:t>embraced in the workplace, 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381345">
      <w:pPr>
        <w:widowControl/>
      </w:pPr>
    </w:p>
    <w:p w14:paraId="619AB227" w14:textId="77777777" w:rsidR="00D607AB" w:rsidRPr="00112790" w:rsidRDefault="00D607AB" w:rsidP="00381345">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381345">
      <w:pPr>
        <w:widowControl/>
      </w:pPr>
    </w:p>
    <w:p w14:paraId="5E9EF953" w14:textId="3E10BCAB" w:rsidR="00D607AB" w:rsidRPr="00112790" w:rsidRDefault="00D607AB" w:rsidP="00381345">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21"/>
      </w:r>
      <w:r w:rsidRPr="00F448C9">
        <w:t xml:space="preserve"> </w:t>
      </w:r>
      <w:r>
        <w:t xml:space="preserve"> </w:t>
      </w:r>
    </w:p>
    <w:p w14:paraId="13CFDE04" w14:textId="77777777" w:rsidR="00D607AB" w:rsidRDefault="00D607AB" w:rsidP="00381345">
      <w:pPr>
        <w:widowControl/>
      </w:pPr>
    </w:p>
    <w:p w14:paraId="2884F268" w14:textId="77777777" w:rsidR="00D607AB" w:rsidRPr="00112790" w:rsidRDefault="00D607AB" w:rsidP="00381345">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381345">
      <w:pPr>
        <w:widowControl/>
      </w:pPr>
    </w:p>
    <w:p w14:paraId="2F361A82" w14:textId="77777777" w:rsidR="00D607AB" w:rsidRPr="00112790" w:rsidRDefault="00D607AB" w:rsidP="00381345">
      <w:pPr>
        <w:widowControl/>
      </w:pPr>
      <w:r>
        <w:t xml:space="preserve">Most organizations will have a good idea of the values that should govern behavior. </w:t>
      </w:r>
      <w:proofErr w:type="gramStart"/>
      <w:r>
        <w:t>But</w:t>
      </w:r>
      <w:proofErr w:type="gramEnd"/>
      <w:r>
        <w:t xml:space="preserve"> many do not specify the “seeable in action” behaviors that bring those values to life. This is a shame because most people have different things in mind when hearing a value like “trustworthy”. For one person, trustworthy means keeping your promises</w:t>
      </w:r>
      <w:proofErr w:type="gramStart"/>
      <w:r>
        <w:t>;</w:t>
      </w:r>
      <w:proofErr w:type="gramEnd"/>
      <w:r>
        <w:t xml:space="preserve"> another will say telling the truth. </w:t>
      </w:r>
    </w:p>
    <w:p w14:paraId="49A3B8D4" w14:textId="77777777" w:rsidR="00D607AB" w:rsidRDefault="00D607AB" w:rsidP="00381345">
      <w:pPr>
        <w:widowControl/>
      </w:pPr>
    </w:p>
    <w:p w14:paraId="28F6816C" w14:textId="77777777" w:rsidR="00814B2B" w:rsidRPr="00112790" w:rsidRDefault="00814B2B" w:rsidP="00381345">
      <w:pPr>
        <w:widowControl/>
      </w:pPr>
      <w:r w:rsidRPr="00814B2B">
        <w:t xml:space="preserve">Clarifying values at the organization level is the first step in building the purpose. </w:t>
      </w:r>
    </w:p>
    <w:p w14:paraId="13CFCF00" w14:textId="7065B786" w:rsidR="00D607AB" w:rsidRPr="00112790" w:rsidRDefault="00814B2B" w:rsidP="00381345">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55"/>
        <w:gridCol w:w="2921"/>
      </w:tblGrid>
      <w:tr w:rsidR="00D358BE" w14:paraId="46007C7E" w14:textId="77777777" w:rsidTr="00D358BE">
        <w:trPr>
          <w:cantSplit/>
          <w:tblHeader/>
          <w:jc w:val="center"/>
        </w:trPr>
        <w:tc>
          <w:tcPr>
            <w:tcW w:w="6655" w:type="dxa"/>
            <w:shd w:val="clear" w:color="auto" w:fill="D9D9D9" w:themeFill="background1" w:themeFillShade="D9"/>
          </w:tcPr>
          <w:p w14:paraId="675F872D" w14:textId="3EC2032B" w:rsidR="00D358BE" w:rsidRDefault="00D358BE" w:rsidP="00381345">
            <w:pPr>
              <w:widowControl/>
              <w:jc w:val="center"/>
            </w:pPr>
            <w:r>
              <w:t>Ideas</w:t>
            </w:r>
          </w:p>
        </w:tc>
        <w:tc>
          <w:tcPr>
            <w:tcW w:w="2921" w:type="dxa"/>
            <w:shd w:val="clear" w:color="auto" w:fill="D9D9D9" w:themeFill="background1" w:themeFillShade="D9"/>
          </w:tcPr>
          <w:p w14:paraId="56D1B458" w14:textId="4C4F2D65" w:rsidR="00D358BE" w:rsidRDefault="00D358BE" w:rsidP="00381345">
            <w:pPr>
              <w:widowControl/>
              <w:jc w:val="center"/>
            </w:pPr>
            <w:r>
              <w:t>Results</w:t>
            </w:r>
          </w:p>
        </w:tc>
      </w:tr>
      <w:tr w:rsidR="00D358BE" w14:paraId="2419B21D" w14:textId="77777777" w:rsidTr="00D358BE">
        <w:trPr>
          <w:cantSplit/>
          <w:jc w:val="center"/>
        </w:trPr>
        <w:tc>
          <w:tcPr>
            <w:tcW w:w="6655" w:type="dxa"/>
          </w:tcPr>
          <w:p w14:paraId="7C9E0D16" w14:textId="77777777" w:rsidR="00D358BE" w:rsidRPr="00215EDF" w:rsidRDefault="00D358BE" w:rsidP="00381345">
            <w:pPr>
              <w:pStyle w:val="ListParagraph"/>
              <w:widowControl/>
              <w:numPr>
                <w:ilvl w:val="0"/>
                <w:numId w:val="56"/>
              </w:numPr>
              <w:ind w:left="216" w:hanging="216"/>
              <w:rPr>
                <w:b/>
                <w:bCs/>
              </w:rPr>
            </w:pPr>
            <w:r w:rsidRPr="00D135CB">
              <w:t>collaboration, team players</w:t>
            </w:r>
          </w:p>
          <w:p w14:paraId="5668FDED" w14:textId="093E7942" w:rsidR="00D358BE" w:rsidRPr="00215EDF" w:rsidRDefault="00D358BE" w:rsidP="00381345">
            <w:pPr>
              <w:pStyle w:val="ListParagraph"/>
              <w:widowControl/>
              <w:numPr>
                <w:ilvl w:val="0"/>
                <w:numId w:val="56"/>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381345">
            <w:pPr>
              <w:pStyle w:val="ListParagraph"/>
              <w:widowControl/>
              <w:numPr>
                <w:ilvl w:val="0"/>
                <w:numId w:val="56"/>
              </w:numPr>
              <w:ind w:left="216" w:hanging="216"/>
              <w:rPr>
                <w:b/>
                <w:bCs/>
              </w:rPr>
            </w:pPr>
            <w:r w:rsidRPr="00D135CB">
              <w:t xml:space="preserve">cooperative </w:t>
            </w:r>
          </w:p>
          <w:p w14:paraId="0F7BA57C" w14:textId="23391BBB" w:rsidR="00D358BE" w:rsidRPr="00D358BE" w:rsidRDefault="00D358BE" w:rsidP="00381345">
            <w:pPr>
              <w:pStyle w:val="ListParagraph"/>
              <w:widowControl/>
              <w:numPr>
                <w:ilvl w:val="0"/>
                <w:numId w:val="56"/>
              </w:numPr>
              <w:ind w:left="216" w:hanging="216"/>
              <w:rPr>
                <w:b/>
                <w:bCs/>
              </w:rPr>
            </w:pPr>
            <w:r w:rsidRPr="00D135CB">
              <w:t>good communicators, open, effective communication, shared goals, share information, diverse, flexible</w:t>
            </w:r>
          </w:p>
        </w:tc>
        <w:tc>
          <w:tcPr>
            <w:tcW w:w="2921" w:type="dxa"/>
          </w:tcPr>
          <w:p w14:paraId="4F21D5B0" w14:textId="77777777" w:rsidR="00D358BE" w:rsidRDefault="00D358BE" w:rsidP="00381345">
            <w:pPr>
              <w:pStyle w:val="ListParagraph"/>
              <w:widowControl/>
              <w:numPr>
                <w:ilvl w:val="0"/>
                <w:numId w:val="57"/>
              </w:numPr>
            </w:pPr>
            <w:r>
              <w:t>Collaborative</w:t>
            </w:r>
          </w:p>
          <w:p w14:paraId="600FB021" w14:textId="77777777" w:rsidR="00D358BE" w:rsidRDefault="00D358BE" w:rsidP="00381345">
            <w:pPr>
              <w:pStyle w:val="ListParagraph"/>
              <w:widowControl/>
              <w:numPr>
                <w:ilvl w:val="1"/>
                <w:numId w:val="57"/>
              </w:numPr>
              <w:ind w:left="744"/>
            </w:pPr>
            <w:r w:rsidRPr="00D135CB">
              <w:t>Optimistic</w:t>
            </w:r>
          </w:p>
          <w:p w14:paraId="54E4D11B" w14:textId="77777777" w:rsidR="00D358BE" w:rsidRDefault="00D358BE" w:rsidP="00381345">
            <w:pPr>
              <w:pStyle w:val="ListParagraph"/>
              <w:widowControl/>
              <w:ind w:left="744"/>
            </w:pPr>
          </w:p>
          <w:p w14:paraId="31549577" w14:textId="77777777" w:rsidR="00D358BE" w:rsidRDefault="00D358BE" w:rsidP="00381345">
            <w:pPr>
              <w:pStyle w:val="ListParagraph"/>
              <w:widowControl/>
              <w:numPr>
                <w:ilvl w:val="1"/>
                <w:numId w:val="57"/>
              </w:numPr>
              <w:ind w:left="744"/>
            </w:pPr>
            <w:r>
              <w:t>Cooperative</w:t>
            </w:r>
          </w:p>
          <w:p w14:paraId="15882C57" w14:textId="14F6B9E5" w:rsidR="00D358BE" w:rsidRDefault="00D358BE" w:rsidP="00381345">
            <w:pPr>
              <w:pStyle w:val="ListParagraph"/>
              <w:widowControl/>
              <w:numPr>
                <w:ilvl w:val="1"/>
                <w:numId w:val="57"/>
              </w:numPr>
              <w:ind w:left="744"/>
            </w:pPr>
            <w:r w:rsidRPr="00D135CB">
              <w:t>Effectiv</w:t>
            </w:r>
            <w:r>
              <w:t xml:space="preserve">e </w:t>
            </w:r>
            <w:r w:rsidRPr="00D135CB">
              <w:t>communicators</w:t>
            </w:r>
          </w:p>
        </w:tc>
      </w:tr>
      <w:tr w:rsidR="00D358BE" w14:paraId="0A0DD7F6" w14:textId="77777777" w:rsidTr="00D358BE">
        <w:trPr>
          <w:cantSplit/>
          <w:jc w:val="center"/>
        </w:trPr>
        <w:tc>
          <w:tcPr>
            <w:tcW w:w="6655" w:type="dxa"/>
          </w:tcPr>
          <w:p w14:paraId="5022B356" w14:textId="2719F30C" w:rsidR="00D358BE" w:rsidRPr="00215EDF" w:rsidRDefault="00D358BE" w:rsidP="00381345">
            <w:pPr>
              <w:pStyle w:val="ListParagraph"/>
              <w:widowControl/>
              <w:numPr>
                <w:ilvl w:val="0"/>
                <w:numId w:val="56"/>
              </w:numPr>
              <w:ind w:left="216" w:hanging="216"/>
              <w:rPr>
                <w:b/>
                <w:bCs/>
              </w:rPr>
            </w:pPr>
            <w:r w:rsidRPr="00E30721">
              <w:lastRenderedPageBreak/>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381345">
            <w:pPr>
              <w:pStyle w:val="ListParagraph"/>
              <w:widowControl/>
              <w:numPr>
                <w:ilvl w:val="0"/>
                <w:numId w:val="56"/>
              </w:numPr>
              <w:ind w:left="216" w:hanging="216"/>
              <w:rPr>
                <w:b/>
                <w:bCs/>
              </w:rPr>
            </w:pPr>
            <w:r w:rsidRPr="00E30721">
              <w:t>respectful, show you care, truthful</w:t>
            </w:r>
          </w:p>
          <w:p w14:paraId="5B954E88" w14:textId="77777777" w:rsidR="00D358BE" w:rsidRPr="00215EDF" w:rsidRDefault="00D358BE" w:rsidP="00381345">
            <w:pPr>
              <w:pStyle w:val="ListParagraph"/>
              <w:widowControl/>
              <w:numPr>
                <w:ilvl w:val="0"/>
                <w:numId w:val="56"/>
              </w:numPr>
              <w:ind w:left="216" w:hanging="216"/>
              <w:rPr>
                <w:b/>
                <w:bCs/>
              </w:rPr>
            </w:pPr>
            <w:r w:rsidRPr="00E30721">
              <w:t xml:space="preserve">responsive to needs, attentive, listen to customer, timely </w:t>
            </w:r>
          </w:p>
          <w:p w14:paraId="3E97C1B3" w14:textId="298DEABA" w:rsidR="00D358BE" w:rsidRPr="00D135CB" w:rsidRDefault="00D358BE" w:rsidP="00381345">
            <w:pPr>
              <w:pStyle w:val="ListParagraph"/>
              <w:widowControl/>
              <w:numPr>
                <w:ilvl w:val="0"/>
                <w:numId w:val="56"/>
              </w:numPr>
              <w:ind w:left="216" w:hanging="216"/>
            </w:pPr>
            <w:r w:rsidRPr="00E30721">
              <w:t>above and beyond, solution</w:t>
            </w:r>
            <w:r>
              <w:t>-</w:t>
            </w:r>
            <w:r w:rsidRPr="00E30721">
              <w:t>driven, asking, solve problems, value adding, provide quality, provide added quality</w:t>
            </w:r>
          </w:p>
        </w:tc>
        <w:tc>
          <w:tcPr>
            <w:tcW w:w="2921" w:type="dxa"/>
          </w:tcPr>
          <w:p w14:paraId="3D9AA2F1" w14:textId="4472B378" w:rsidR="00D358BE" w:rsidRDefault="00D358BE" w:rsidP="00381345">
            <w:pPr>
              <w:pStyle w:val="ListParagraph"/>
              <w:widowControl/>
              <w:numPr>
                <w:ilvl w:val="0"/>
                <w:numId w:val="57"/>
              </w:numPr>
            </w:pPr>
            <w:r w:rsidRPr="00A55D89">
              <w:t>Customer</w:t>
            </w:r>
            <w:r>
              <w:t>-</w:t>
            </w:r>
            <w:r w:rsidRPr="00A55D89">
              <w:t>centered</w:t>
            </w:r>
          </w:p>
          <w:p w14:paraId="7069CE9D" w14:textId="77777777" w:rsidR="00D358BE" w:rsidRDefault="00D358BE" w:rsidP="00381345">
            <w:pPr>
              <w:widowControl/>
            </w:pPr>
          </w:p>
          <w:p w14:paraId="26285FC9" w14:textId="77777777" w:rsidR="00D358BE" w:rsidRDefault="00D358BE" w:rsidP="00381345">
            <w:pPr>
              <w:widowControl/>
            </w:pPr>
          </w:p>
          <w:p w14:paraId="75EF7A82" w14:textId="77777777" w:rsidR="00D358BE" w:rsidRDefault="00D358BE" w:rsidP="00381345">
            <w:pPr>
              <w:pStyle w:val="ListParagraph"/>
              <w:widowControl/>
              <w:numPr>
                <w:ilvl w:val="1"/>
                <w:numId w:val="58"/>
              </w:numPr>
              <w:ind w:left="744"/>
            </w:pPr>
            <w:r w:rsidRPr="00A55D89">
              <w:t>Respectful</w:t>
            </w:r>
          </w:p>
          <w:p w14:paraId="7F3BBAEB" w14:textId="77777777" w:rsidR="00D358BE" w:rsidRDefault="00D358BE" w:rsidP="00381345">
            <w:pPr>
              <w:pStyle w:val="ListParagraph"/>
              <w:widowControl/>
              <w:numPr>
                <w:ilvl w:val="1"/>
                <w:numId w:val="58"/>
              </w:numPr>
              <w:ind w:left="744"/>
            </w:pPr>
            <w:r w:rsidRPr="00A55D89">
              <w:t>Responsive</w:t>
            </w:r>
          </w:p>
          <w:p w14:paraId="5EEECBD0" w14:textId="7F5BCA85" w:rsidR="00D358BE" w:rsidRDefault="00D358BE" w:rsidP="00381345">
            <w:pPr>
              <w:pStyle w:val="ListParagraph"/>
              <w:widowControl/>
              <w:numPr>
                <w:ilvl w:val="1"/>
                <w:numId w:val="58"/>
              </w:numPr>
              <w:ind w:left="744"/>
            </w:pPr>
            <w:r w:rsidRPr="00A55D89">
              <w:t>Solution</w:t>
            </w:r>
            <w:r>
              <w:t>-</w:t>
            </w:r>
            <w:r w:rsidRPr="00A55D89">
              <w:t>driven</w:t>
            </w:r>
          </w:p>
        </w:tc>
      </w:tr>
      <w:tr w:rsidR="00D358BE" w14:paraId="5754E934" w14:textId="77777777" w:rsidTr="00D358BE">
        <w:trPr>
          <w:cantSplit/>
          <w:jc w:val="center"/>
        </w:trPr>
        <w:tc>
          <w:tcPr>
            <w:tcW w:w="6655" w:type="dxa"/>
          </w:tcPr>
          <w:p w14:paraId="6F836454" w14:textId="77777777" w:rsidR="00D358BE" w:rsidRPr="00215EDF" w:rsidRDefault="00D358BE" w:rsidP="00381345">
            <w:pPr>
              <w:pStyle w:val="ListParagraph"/>
              <w:widowControl/>
              <w:numPr>
                <w:ilvl w:val="0"/>
                <w:numId w:val="56"/>
              </w:numPr>
              <w:ind w:left="216" w:hanging="216"/>
              <w:rPr>
                <w:b/>
                <w:bCs/>
              </w:rPr>
            </w:pPr>
            <w:r w:rsidRPr="00E30721">
              <w:t>professional, quality, competent, excellence</w:t>
            </w:r>
          </w:p>
          <w:p w14:paraId="1EACCEB2" w14:textId="54C6B73B" w:rsidR="00D358BE" w:rsidRPr="00312E53" w:rsidRDefault="00D358BE" w:rsidP="00381345">
            <w:pPr>
              <w:pStyle w:val="ListParagraph"/>
              <w:widowControl/>
              <w:numPr>
                <w:ilvl w:val="0"/>
                <w:numId w:val="56"/>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381345">
            <w:pPr>
              <w:pStyle w:val="ListParagraph"/>
              <w:widowControl/>
              <w:numPr>
                <w:ilvl w:val="0"/>
                <w:numId w:val="56"/>
              </w:numPr>
              <w:ind w:left="216" w:hanging="216"/>
              <w:rPr>
                <w:b/>
                <w:bCs/>
              </w:rPr>
            </w:pPr>
            <w:r w:rsidRPr="00E30721">
              <w:t>thorough, dedicated, committed, hard work, loyal to mission</w:t>
            </w:r>
          </w:p>
          <w:p w14:paraId="4DA4E540" w14:textId="66704140" w:rsidR="00D358BE" w:rsidRPr="00E30721" w:rsidRDefault="00D358BE" w:rsidP="00381345">
            <w:pPr>
              <w:pStyle w:val="ListParagraph"/>
              <w:widowControl/>
              <w:numPr>
                <w:ilvl w:val="0"/>
                <w:numId w:val="56"/>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921" w:type="dxa"/>
          </w:tcPr>
          <w:p w14:paraId="395ECF40" w14:textId="77777777" w:rsidR="00D358BE" w:rsidRPr="00112790" w:rsidRDefault="00D358BE" w:rsidP="00381345">
            <w:pPr>
              <w:pStyle w:val="ListParagraph"/>
              <w:widowControl/>
              <w:numPr>
                <w:ilvl w:val="0"/>
                <w:numId w:val="57"/>
              </w:numPr>
            </w:pPr>
            <w:r w:rsidRPr="00A55D89">
              <w:t>Professional</w:t>
            </w:r>
          </w:p>
          <w:p w14:paraId="0541A31E" w14:textId="7B8426E3" w:rsidR="00D358BE" w:rsidRPr="00112790" w:rsidRDefault="00D358BE" w:rsidP="00381345">
            <w:pPr>
              <w:pStyle w:val="ListParagraph"/>
              <w:widowControl/>
              <w:numPr>
                <w:ilvl w:val="1"/>
                <w:numId w:val="59"/>
              </w:numPr>
              <w:ind w:left="720"/>
            </w:pPr>
            <w:r w:rsidRPr="00A55D89">
              <w:t>Results</w:t>
            </w:r>
            <w:r>
              <w:t>-</w:t>
            </w:r>
            <w:r w:rsidRPr="00A55D89">
              <w:t>drive</w:t>
            </w:r>
            <w:r>
              <w:t>n</w:t>
            </w:r>
          </w:p>
          <w:p w14:paraId="421B79B5" w14:textId="77777777" w:rsidR="00D358BE" w:rsidRDefault="00D358BE" w:rsidP="00381345">
            <w:pPr>
              <w:widowControl/>
            </w:pPr>
          </w:p>
          <w:p w14:paraId="77B406AA" w14:textId="77777777" w:rsidR="00D358BE" w:rsidRDefault="00D358BE" w:rsidP="00381345">
            <w:pPr>
              <w:pStyle w:val="ListParagraph"/>
              <w:widowControl/>
              <w:numPr>
                <w:ilvl w:val="1"/>
                <w:numId w:val="59"/>
              </w:numPr>
              <w:ind w:left="720"/>
            </w:pPr>
            <w:r w:rsidRPr="00A55D89">
              <w:t>Dedicated</w:t>
            </w:r>
          </w:p>
          <w:p w14:paraId="49FBAE27" w14:textId="5070B140" w:rsidR="00D358BE" w:rsidRPr="00A55D89" w:rsidRDefault="00D358BE" w:rsidP="00381345">
            <w:pPr>
              <w:pStyle w:val="ListParagraph"/>
              <w:widowControl/>
              <w:numPr>
                <w:ilvl w:val="1"/>
                <w:numId w:val="59"/>
              </w:numPr>
              <w:ind w:left="720"/>
            </w:pPr>
            <w:r>
              <w:t>Fact-based</w:t>
            </w:r>
          </w:p>
        </w:tc>
      </w:tr>
      <w:tr w:rsidR="00D358BE" w14:paraId="370DB385" w14:textId="77777777" w:rsidTr="00D358BE">
        <w:trPr>
          <w:cantSplit/>
          <w:jc w:val="center"/>
        </w:trPr>
        <w:tc>
          <w:tcPr>
            <w:tcW w:w="6655" w:type="dxa"/>
          </w:tcPr>
          <w:p w14:paraId="23ACB9E1" w14:textId="77777777" w:rsidR="00D358BE" w:rsidRPr="00215EDF" w:rsidRDefault="00D358BE" w:rsidP="00381345">
            <w:pPr>
              <w:pStyle w:val="ListParagraph"/>
              <w:widowControl/>
              <w:numPr>
                <w:ilvl w:val="0"/>
                <w:numId w:val="56"/>
              </w:numPr>
              <w:ind w:left="216" w:hanging="216"/>
              <w:rPr>
                <w:b/>
                <w:bCs/>
              </w:rPr>
            </w:pPr>
            <w:r w:rsidRPr="00E30721">
              <w:t>accountable for actions, integrity, trustworthy</w:t>
            </w:r>
          </w:p>
          <w:p w14:paraId="3463A7EF" w14:textId="77777777" w:rsidR="00D358BE" w:rsidRPr="00215EDF" w:rsidRDefault="00D358BE" w:rsidP="00381345">
            <w:pPr>
              <w:pStyle w:val="ListParagraph"/>
              <w:widowControl/>
              <w:numPr>
                <w:ilvl w:val="0"/>
                <w:numId w:val="56"/>
              </w:numPr>
              <w:ind w:left="216" w:hanging="216"/>
              <w:rPr>
                <w:b/>
                <w:bCs/>
              </w:rPr>
            </w:pPr>
            <w:r w:rsidRPr="00E30721">
              <w:t>fair, consistent, objective</w:t>
            </w:r>
          </w:p>
          <w:p w14:paraId="6E2E4254" w14:textId="77777777" w:rsidR="00D358BE" w:rsidRPr="00215EDF" w:rsidRDefault="00D358BE" w:rsidP="00381345">
            <w:pPr>
              <w:pStyle w:val="ListParagraph"/>
              <w:widowControl/>
              <w:numPr>
                <w:ilvl w:val="0"/>
                <w:numId w:val="56"/>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381345">
            <w:pPr>
              <w:pStyle w:val="ListParagraph"/>
              <w:widowControl/>
              <w:numPr>
                <w:ilvl w:val="0"/>
                <w:numId w:val="56"/>
              </w:numPr>
              <w:ind w:left="216" w:hanging="216"/>
            </w:pPr>
            <w:r w:rsidRPr="00E30721">
              <w:t>keep confidences, straightforward, keep commitments, above board, keep word</w:t>
            </w:r>
          </w:p>
        </w:tc>
        <w:tc>
          <w:tcPr>
            <w:tcW w:w="2921" w:type="dxa"/>
          </w:tcPr>
          <w:p w14:paraId="26539990" w14:textId="77777777" w:rsidR="00D358BE" w:rsidRPr="00112790" w:rsidRDefault="00D358BE" w:rsidP="00381345">
            <w:pPr>
              <w:pStyle w:val="ListParagraph"/>
              <w:widowControl/>
              <w:numPr>
                <w:ilvl w:val="0"/>
                <w:numId w:val="57"/>
              </w:numPr>
            </w:pPr>
            <w:r w:rsidRPr="00A55D89">
              <w:t>Trustworthy</w:t>
            </w:r>
          </w:p>
          <w:p w14:paraId="7036E3AE" w14:textId="77777777" w:rsidR="00D358BE" w:rsidRPr="00112790" w:rsidRDefault="00D358BE" w:rsidP="00381345">
            <w:pPr>
              <w:pStyle w:val="ListParagraph"/>
              <w:widowControl/>
              <w:numPr>
                <w:ilvl w:val="1"/>
                <w:numId w:val="60"/>
              </w:numPr>
              <w:ind w:left="720"/>
            </w:pPr>
            <w:r w:rsidRPr="00A55D89">
              <w:t>Fair</w:t>
            </w:r>
          </w:p>
          <w:p w14:paraId="04C97729" w14:textId="77777777" w:rsidR="00D358BE" w:rsidRPr="00112790" w:rsidRDefault="00D358BE" w:rsidP="00381345">
            <w:pPr>
              <w:pStyle w:val="ListParagraph"/>
              <w:widowControl/>
              <w:numPr>
                <w:ilvl w:val="1"/>
                <w:numId w:val="60"/>
              </w:numPr>
              <w:ind w:left="720"/>
            </w:pPr>
            <w:r w:rsidRPr="00A55D89">
              <w:t>Transparent</w:t>
            </w:r>
          </w:p>
          <w:p w14:paraId="3FED1791" w14:textId="77777777" w:rsidR="00D358BE" w:rsidRDefault="00D358BE" w:rsidP="00381345">
            <w:pPr>
              <w:widowControl/>
            </w:pPr>
          </w:p>
          <w:p w14:paraId="74A9F44A" w14:textId="17D4CF39" w:rsidR="00D358BE" w:rsidRPr="00A55D89" w:rsidRDefault="00D358BE" w:rsidP="00381345">
            <w:pPr>
              <w:pStyle w:val="ListParagraph"/>
              <w:widowControl/>
              <w:numPr>
                <w:ilvl w:val="1"/>
                <w:numId w:val="60"/>
              </w:numPr>
              <w:ind w:left="720"/>
            </w:pPr>
            <w:r w:rsidRPr="00A55D89">
              <w:t>Promise keepers</w:t>
            </w:r>
          </w:p>
        </w:tc>
      </w:tr>
    </w:tbl>
    <w:p w14:paraId="2DEEB991" w14:textId="2BC4238A" w:rsidR="00D358BE" w:rsidRDefault="00D358BE" w:rsidP="00381345">
      <w:pPr>
        <w:widowControl/>
        <w:rPr>
          <w:b/>
        </w:rPr>
      </w:pPr>
      <w:bookmarkStart w:id="20" w:name="_Toc439003736"/>
      <w:bookmarkStart w:id="21" w:name="_Toc444854693"/>
      <w:bookmarkStart w:id="22" w:name="_Toc267124582"/>
    </w:p>
    <w:p w14:paraId="306F8BCB" w14:textId="77777777" w:rsidR="00897796" w:rsidRDefault="00897796">
      <w:pPr>
        <w:widowControl/>
        <w:rPr>
          <w:b/>
          <w:caps/>
        </w:rPr>
      </w:pPr>
      <w:bookmarkStart w:id="23" w:name="_Toc394304591"/>
      <w:bookmarkStart w:id="24" w:name="_Toc440369811"/>
      <w:bookmarkStart w:id="25" w:name="_Toc444854705"/>
      <w:bookmarkEnd w:id="20"/>
      <w:bookmarkEnd w:id="21"/>
      <w:bookmarkEnd w:id="22"/>
      <w:r>
        <w:br w:type="page"/>
      </w:r>
    </w:p>
    <w:p w14:paraId="450B82EB" w14:textId="0CE7B74C" w:rsidR="00FF19B8" w:rsidRPr="00112790" w:rsidRDefault="00FF19B8" w:rsidP="00381345">
      <w:pPr>
        <w:pStyle w:val="Heading1"/>
        <w:widowControl/>
      </w:pPr>
      <w:bookmarkStart w:id="26" w:name="_Toc465684121"/>
      <w:r w:rsidRPr="007A6688">
        <w:lastRenderedPageBreak/>
        <w:t>Great Idea</w:t>
      </w:r>
      <w:bookmarkEnd w:id="23"/>
      <w:bookmarkEnd w:id="24"/>
      <w:bookmarkEnd w:id="25"/>
      <w:r w:rsidR="00673895">
        <w:t>s</w:t>
      </w:r>
      <w:bookmarkEnd w:id="26"/>
    </w:p>
    <w:p w14:paraId="65AA5A32" w14:textId="3198CF9C" w:rsidR="00AB3C2B" w:rsidRPr="00112790" w:rsidRDefault="00FF19B8" w:rsidP="00381345">
      <w:pPr>
        <w:widowControl/>
        <w:jc w:val="center"/>
      </w:pPr>
      <w:r w:rsidRPr="007A6688">
        <w:t xml:space="preserve">What </w:t>
      </w:r>
      <w:r w:rsidRPr="007A6688">
        <w:rPr>
          <w:i/>
        </w:rPr>
        <w:t>could</w:t>
      </w:r>
      <w:r w:rsidRPr="007A6688">
        <w:t xml:space="preserve"> we do next?</w:t>
      </w:r>
    </w:p>
    <w:p w14:paraId="53530E6C" w14:textId="77777777" w:rsidR="00C87A07" w:rsidRDefault="00C87A07" w:rsidP="00381345">
      <w:pPr>
        <w:widowControl/>
      </w:pPr>
      <w:bookmarkStart w:id="27" w:name="_Toc394304592"/>
      <w:bookmarkStart w:id="28" w:name="_Toc440369812"/>
      <w:bookmarkStart w:id="29" w:name="_Toc444854706"/>
    </w:p>
    <w:p w14:paraId="76638C35" w14:textId="77777777" w:rsidR="009A1138" w:rsidRDefault="009A1138" w:rsidP="00381345">
      <w:pPr>
        <w:widowControl/>
      </w:pPr>
    </w:p>
    <w:p w14:paraId="6406B195" w14:textId="77777777" w:rsidR="00FF19B8" w:rsidRPr="00112790" w:rsidRDefault="00C87A07" w:rsidP="00381345">
      <w:pPr>
        <w:pStyle w:val="Heading2"/>
        <w:widowControl/>
      </w:pPr>
      <w:bookmarkStart w:id="30" w:name="_Toc465684122"/>
      <w:r>
        <w:t xml:space="preserve">4. </w:t>
      </w:r>
      <w:r w:rsidR="00FF19B8" w:rsidRPr="00B55C65">
        <w:t>Vision Statement</w:t>
      </w:r>
      <w:bookmarkEnd w:id="27"/>
      <w:bookmarkEnd w:id="28"/>
      <w:bookmarkEnd w:id="29"/>
      <w:bookmarkEnd w:id="30"/>
    </w:p>
    <w:p w14:paraId="6FD7835B" w14:textId="77777777" w:rsidR="006503C1" w:rsidRPr="00112790" w:rsidRDefault="006503C1" w:rsidP="00381345">
      <w:pPr>
        <w:widowControl/>
        <w:jc w:val="right"/>
      </w:pPr>
      <w:r w:rsidRPr="00777FE8">
        <w:t>Vision is the art of seeing the invisible.</w:t>
      </w:r>
      <w:r w:rsidRPr="00777FE8">
        <w:br/>
      </w:r>
      <w:r w:rsidRPr="007A14AB">
        <w:t>Jonathan</w:t>
      </w:r>
      <w:r>
        <w:t xml:space="preserve"> </w:t>
      </w:r>
      <w:r w:rsidRPr="007A14AB">
        <w:t>Swift</w:t>
      </w:r>
    </w:p>
    <w:p w14:paraId="39D73F48" w14:textId="77777777" w:rsidR="006503C1" w:rsidRDefault="006503C1" w:rsidP="00381345">
      <w:pPr>
        <w:widowControl/>
      </w:pPr>
    </w:p>
    <w:p w14:paraId="11A38580" w14:textId="67FFED84" w:rsidR="00FF19B8" w:rsidRPr="00112790" w:rsidRDefault="00FF19B8" w:rsidP="00381345">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22"/>
      </w:r>
      <w:r w:rsidRPr="00B141C2">
        <w:t xml:space="preserve"> </w:t>
      </w:r>
      <w:r>
        <w:t xml:space="preserve">Says Peter Senge, it is </w:t>
      </w:r>
      <w:r w:rsidRPr="00B141C2">
        <w:t>“a force in people’s heart</w:t>
      </w:r>
      <w:r>
        <w:t>s, a force of impressive power.”</w:t>
      </w:r>
      <w:r w:rsidRPr="00B141C2">
        <w:rPr>
          <w:rStyle w:val="EndnoteReference"/>
        </w:rPr>
        <w:endnoteReference w:id="23"/>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24"/>
      </w:r>
      <w:r w:rsidRPr="00B141C2">
        <w:t xml:space="preserve"> As such it is now generally accepted that the “single defining quality of leaders is the capacity to create and realize a vision.”</w:t>
      </w:r>
      <w:r w:rsidRPr="00B141C2">
        <w:rPr>
          <w:rStyle w:val="EndnoteReference"/>
        </w:rPr>
        <w:endnoteReference w:id="25"/>
      </w:r>
      <w:r w:rsidRPr="00B141C2">
        <w:t xml:space="preserve"> In other words, “leadership behavior that is not infused with vision is not truly leadership.”</w:t>
      </w:r>
      <w:r w:rsidRPr="00B141C2">
        <w:rPr>
          <w:rStyle w:val="EndnoteReference"/>
        </w:rPr>
        <w:endnoteReference w:id="26"/>
      </w:r>
      <w:r w:rsidRPr="00B141C2">
        <w:t xml:space="preserve"> </w:t>
      </w:r>
    </w:p>
    <w:p w14:paraId="494538E5" w14:textId="77777777" w:rsidR="00FF19B8" w:rsidRPr="00B141C2" w:rsidRDefault="00FF19B8" w:rsidP="00381345">
      <w:pPr>
        <w:widowControl/>
      </w:pPr>
    </w:p>
    <w:p w14:paraId="7FA48846" w14:textId="77777777" w:rsidR="00FF19B8" w:rsidRPr="00112790" w:rsidRDefault="00FF19B8" w:rsidP="00381345">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27"/>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28"/>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29"/>
      </w:r>
      <w:r w:rsidRPr="00B141C2">
        <w:t xml:space="preserve"> </w:t>
      </w:r>
    </w:p>
    <w:p w14:paraId="660CD286" w14:textId="77777777" w:rsidR="00FF19B8" w:rsidRPr="00B141C2" w:rsidRDefault="00FF19B8" w:rsidP="00381345">
      <w:pPr>
        <w:widowControl/>
      </w:pPr>
    </w:p>
    <w:p w14:paraId="14F54A81" w14:textId="77777777" w:rsidR="00FF19B8" w:rsidRPr="00112790" w:rsidRDefault="00FF19B8" w:rsidP="00381345">
      <w:pPr>
        <w:widowControl/>
      </w:pPr>
      <w:r>
        <w:t>S</w:t>
      </w:r>
      <w:r w:rsidRPr="00B141C2">
        <w:t>ome like John Kotter define vision quite broadly as “a picture of the future</w:t>
      </w:r>
      <w:r>
        <w:t>.</w:t>
      </w:r>
      <w:r w:rsidRPr="00B141C2">
        <w:t>”</w:t>
      </w:r>
      <w:r w:rsidRPr="00B141C2">
        <w:rPr>
          <w:rStyle w:val="EndnoteReference"/>
        </w:rPr>
        <w:endnoteReference w:id="30"/>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381345">
      <w:pPr>
        <w:widowControl/>
      </w:pPr>
    </w:p>
    <w:p w14:paraId="7B56640E" w14:textId="77777777" w:rsidR="00FF19B8" w:rsidRPr="00112790" w:rsidRDefault="00FF19B8" w:rsidP="00381345">
      <w:pPr>
        <w:widowControl/>
        <w:ind w:left="720"/>
      </w:pPr>
      <w:r w:rsidRPr="00B141C2">
        <w:t xml:space="preserve">Vision sets the broad outlines of a strategy, while leaving the specific details to </w:t>
      </w:r>
      <w:proofErr w:type="gramStart"/>
      <w:r w:rsidRPr="00B141C2">
        <w:t>be worked out</w:t>
      </w:r>
      <w:proofErr w:type="gramEnd"/>
      <w:r w:rsidRPr="00B141C2">
        <w: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31"/>
      </w:r>
    </w:p>
    <w:p w14:paraId="3C496EDD" w14:textId="77777777" w:rsidR="00FF19B8" w:rsidRDefault="00FF19B8" w:rsidP="00381345">
      <w:pPr>
        <w:widowControl/>
      </w:pPr>
    </w:p>
    <w:p w14:paraId="682EDED6" w14:textId="77777777" w:rsidR="00FF19B8" w:rsidRPr="00112790" w:rsidRDefault="00FF19B8" w:rsidP="00381345">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32"/>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33"/>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381345">
      <w:pPr>
        <w:widowControl/>
      </w:pPr>
    </w:p>
    <w:p w14:paraId="323EC24E" w14:textId="5C4C5F92" w:rsidR="00FF19B8" w:rsidRPr="00112790" w:rsidRDefault="00FF19B8" w:rsidP="00381345">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34"/>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35"/>
      </w:r>
    </w:p>
    <w:p w14:paraId="2CB0F8DD" w14:textId="77777777" w:rsidR="00FF19B8" w:rsidRDefault="00FF19B8" w:rsidP="00381345">
      <w:pPr>
        <w:widowControl/>
      </w:pPr>
    </w:p>
    <w:p w14:paraId="1C47F78D" w14:textId="77777777" w:rsidR="00FF19B8" w:rsidRPr="00112790" w:rsidRDefault="00FF19B8" w:rsidP="00381345">
      <w:pPr>
        <w:widowControl/>
      </w:pP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36"/>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37"/>
      </w:r>
      <w:r>
        <w:t xml:space="preserve"> </w:t>
      </w:r>
      <w:r w:rsidRPr="00B141C2">
        <w:t xml:space="preserve">The position that vision is essential has not abated </w:t>
      </w:r>
      <w:r w:rsidRPr="00B141C2">
        <w:lastRenderedPageBreak/>
        <w:t>in the new millennium.</w:t>
      </w:r>
      <w:r w:rsidRPr="00B141C2">
        <w:rPr>
          <w:rStyle w:val="EndnoteReference"/>
        </w:rPr>
        <w:endnoteReference w:id="38"/>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39"/>
      </w:r>
      <w:r>
        <w:t xml:space="preserve"> </w:t>
      </w:r>
    </w:p>
    <w:p w14:paraId="0FF097B8" w14:textId="77777777" w:rsidR="00FF19B8" w:rsidRDefault="00FF19B8" w:rsidP="00381345">
      <w:pPr>
        <w:widowControl/>
      </w:pPr>
    </w:p>
    <w:p w14:paraId="1BF929DD" w14:textId="4C34BACD" w:rsidR="00FF19B8" w:rsidRPr="00112790" w:rsidRDefault="00FF19B8" w:rsidP="00381345">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40"/>
      </w:r>
      <w:r w:rsidRPr="00B141C2">
        <w:t xml:space="preserve"> A study of 1,400 Australian public sector employees </w:t>
      </w:r>
      <w:r w:rsidR="0043690F" w:rsidRPr="00B141C2">
        <w:t>indicated,</w:t>
      </w:r>
      <w:r w:rsidRPr="00B141C2">
        <w:t xml:space="preserve"> “</w:t>
      </w:r>
      <w:proofErr w:type="gramStart"/>
      <w:r w:rsidRPr="00B141C2">
        <w:t>articulating</w:t>
      </w:r>
      <w:proofErr w:type="gramEnd"/>
      <w:r w:rsidRPr="00B141C2">
        <w:t xml:space="preserve"> a vision does not always have a positive influence on followers.”</w:t>
      </w:r>
      <w:r w:rsidRPr="00B141C2">
        <w:rPr>
          <w:rStyle w:val="EndnoteReference"/>
        </w:rPr>
        <w:endnoteReference w:id="41"/>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42"/>
      </w:r>
      <w:r w:rsidRPr="00B141C2">
        <w:t xml:space="preserve"> </w:t>
      </w:r>
    </w:p>
    <w:p w14:paraId="40C7C9B8" w14:textId="77777777" w:rsidR="00FF19B8" w:rsidRDefault="00FF19B8" w:rsidP="00381345">
      <w:pPr>
        <w:widowControl/>
      </w:pPr>
    </w:p>
    <w:p w14:paraId="4B9267CB" w14:textId="77777777" w:rsidR="00FF19B8" w:rsidRPr="00112790" w:rsidRDefault="00FF19B8" w:rsidP="00381345">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381345">
      <w:pPr>
        <w:widowControl/>
      </w:pPr>
    </w:p>
    <w:p w14:paraId="2A0068B6" w14:textId="77777777" w:rsidR="00FF19B8" w:rsidRPr="00112790" w:rsidRDefault="00FF19B8" w:rsidP="00897796">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897796">
      <w:pPr>
        <w:widowControl/>
        <w:ind w:left="720"/>
      </w:pPr>
    </w:p>
    <w:p w14:paraId="49117ADC" w14:textId="77777777" w:rsidR="00FF19B8" w:rsidRPr="00112790" w:rsidRDefault="00FF19B8" w:rsidP="00897796">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43"/>
      </w:r>
      <w:r w:rsidRPr="000143EC">
        <w:t xml:space="preserve"> </w:t>
      </w:r>
    </w:p>
    <w:p w14:paraId="3EA33871" w14:textId="77777777" w:rsidR="00FF19B8" w:rsidRDefault="00FF19B8" w:rsidP="00381345">
      <w:pPr>
        <w:widowControl/>
      </w:pPr>
    </w:p>
    <w:p w14:paraId="16B91DD2" w14:textId="78FB3BA1" w:rsidR="00FF19B8" w:rsidRPr="00112790" w:rsidRDefault="00FF19B8" w:rsidP="00381345">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44"/>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45"/>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46"/>
      </w:r>
      <w:r w:rsidRPr="00B141C2">
        <w:t xml:space="preserve"> </w:t>
      </w:r>
    </w:p>
    <w:p w14:paraId="56B9C1CD" w14:textId="77777777" w:rsidR="00FF19B8" w:rsidRDefault="00FF19B8" w:rsidP="00381345">
      <w:pPr>
        <w:widowControl/>
      </w:pPr>
    </w:p>
    <w:p w14:paraId="2F4CBE60" w14:textId="77777777" w:rsidR="00FF19B8" w:rsidRPr="00112790" w:rsidRDefault="00FF19B8" w:rsidP="00381345">
      <w:pPr>
        <w:widowControl/>
      </w:pPr>
      <w:r>
        <w:t xml:space="preserve">One common type of </w:t>
      </w:r>
      <w:r w:rsidRPr="00182A07">
        <w:t xml:space="preserve">vision </w:t>
      </w:r>
      <w:r>
        <w:t>e</w:t>
      </w:r>
      <w:r w:rsidRPr="00182A07">
        <w:t xml:space="preserve">levates the organization to </w:t>
      </w:r>
      <w:proofErr w:type="gramStart"/>
      <w:r w:rsidRPr="00182A07">
        <w:t>someplace</w:t>
      </w:r>
      <w:proofErr w:type="gramEnd"/>
      <w:r w:rsidRPr="00182A07">
        <w:t xml:space="preserve"> new.</w:t>
      </w:r>
      <w:r w:rsidRPr="00B141C2">
        <w:rPr>
          <w:rStyle w:val="EndnoteReference"/>
        </w:rPr>
        <w:endnoteReference w:id="47"/>
      </w:r>
      <w:r w:rsidRPr="00B141C2">
        <w:t xml:space="preserve"> It is “a new story, one not known to most individuals before.”</w:t>
      </w:r>
      <w:r w:rsidRPr="00B141C2">
        <w:rPr>
          <w:rStyle w:val="EndnoteReference"/>
        </w:rPr>
        <w:endnoteReference w:id="48"/>
      </w:r>
      <w:r w:rsidRPr="00B141C2">
        <w:t xml:space="preserve"> Defined by idealism, these visions are “transcendent in the sense that they are ideological rather than pragmatic, and are laden with moral overtones.”</w:t>
      </w:r>
      <w:r w:rsidRPr="00B141C2">
        <w:rPr>
          <w:rStyle w:val="EndnoteReference"/>
        </w:rPr>
        <w:endnoteReference w:id="49"/>
      </w:r>
      <w:r w:rsidRPr="00B141C2">
        <w:t xml:space="preserve"> </w:t>
      </w:r>
      <w:proofErr w:type="gramStart"/>
      <w:r w:rsidRPr="00B141C2">
        <w:t>These are the kind of visions that Walt Disney refers to in his often-</w:t>
      </w:r>
      <w:r>
        <w:t>quoted</w:t>
      </w:r>
      <w:r w:rsidRPr="00B141C2">
        <w:t xml:space="preserve"> </w:t>
      </w:r>
      <w:r>
        <w:t>mantra</w:t>
      </w:r>
      <w:r w:rsidRPr="00B141C2">
        <w:t>, “If y</w:t>
      </w:r>
      <w:r>
        <w:t>ou can dream it, you can do it</w:t>
      </w:r>
      <w:r w:rsidR="00F41B57">
        <w:t>”</w:t>
      </w:r>
      <w:r>
        <w:t>.</w:t>
      </w:r>
      <w:proofErr w:type="gramEnd"/>
      <w:r w:rsidRPr="00B141C2">
        <w:rPr>
          <w:rStyle w:val="EndnoteReference"/>
        </w:rPr>
        <w:endnoteReference w:id="50"/>
      </w:r>
      <w:r w:rsidRPr="00B141C2">
        <w:t xml:space="preserve"> </w:t>
      </w:r>
    </w:p>
    <w:p w14:paraId="2E3027BE" w14:textId="77777777" w:rsidR="00FF19B8" w:rsidRPr="00B141C2" w:rsidRDefault="00FF19B8" w:rsidP="00381345">
      <w:pPr>
        <w:widowControl/>
      </w:pPr>
    </w:p>
    <w:p w14:paraId="087166B7" w14:textId="77777777" w:rsidR="00FF19B8" w:rsidRPr="00112790" w:rsidRDefault="00FF19B8" w:rsidP="00381345">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51"/>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52"/>
      </w:r>
      <w:r w:rsidRPr="00B141C2">
        <w:t xml:space="preserve"> </w:t>
      </w:r>
    </w:p>
    <w:p w14:paraId="017E20EC" w14:textId="77777777" w:rsidR="00FF19B8" w:rsidRDefault="00FF19B8" w:rsidP="00381345">
      <w:pPr>
        <w:widowControl/>
      </w:pPr>
    </w:p>
    <w:p w14:paraId="5EC1B82D" w14:textId="24EED2EA" w:rsidR="00FF19B8" w:rsidRPr="00112790" w:rsidRDefault="00FF19B8" w:rsidP="00381345">
      <w:pPr>
        <w:widowControl/>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381345">
      <w:pPr>
        <w:widowControl/>
      </w:pPr>
    </w:p>
    <w:p w14:paraId="74A2F562" w14:textId="77777777" w:rsidR="00897796" w:rsidRDefault="00897796">
      <w:r>
        <w:br w:type="page"/>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428B4A02" w:rsidR="00FF19B8" w:rsidRPr="00112790" w:rsidRDefault="00FF19B8" w:rsidP="00381345">
            <w:pPr>
              <w:widowControl/>
              <w:jc w:val="center"/>
            </w:pPr>
            <w:r w:rsidRPr="00B141C2">
              <w:lastRenderedPageBreak/>
              <w:t>Characteristics</w:t>
            </w:r>
          </w:p>
        </w:tc>
        <w:tc>
          <w:tcPr>
            <w:tcW w:w="1458" w:type="dxa"/>
            <w:shd w:val="clear" w:color="auto" w:fill="D9D9D9" w:themeFill="background1" w:themeFillShade="D9"/>
          </w:tcPr>
          <w:p w14:paraId="4E5AD0BA" w14:textId="77777777" w:rsidR="00FF19B8" w:rsidRPr="00112790" w:rsidRDefault="00FF19B8" w:rsidP="00381345">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381345">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381345">
            <w:pPr>
              <w:widowControl/>
            </w:pPr>
            <w:r w:rsidRPr="00B141C2">
              <w:t>Idealistic</w:t>
            </w:r>
          </w:p>
          <w:p w14:paraId="30532F5F" w14:textId="77777777" w:rsidR="00FF19B8" w:rsidRPr="00B141C2" w:rsidRDefault="00FF19B8" w:rsidP="00381345">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381345">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381345">
            <w:pPr>
              <w:widowControl/>
            </w:pPr>
            <w:r w:rsidRPr="00B141C2">
              <w:t>Pragmatic</w:t>
            </w:r>
          </w:p>
          <w:p w14:paraId="5CF42867" w14:textId="77777777" w:rsidR="00FF19B8" w:rsidRPr="00B141C2" w:rsidRDefault="00FF19B8" w:rsidP="00381345">
            <w:pPr>
              <w:widowControl/>
            </w:pPr>
          </w:p>
        </w:tc>
      </w:tr>
    </w:tbl>
    <w:p w14:paraId="3C1586A8" w14:textId="77777777" w:rsidR="00FF19B8" w:rsidRDefault="00FF19B8" w:rsidP="00381345">
      <w:pPr>
        <w:widowControl/>
      </w:pPr>
    </w:p>
    <w:p w14:paraId="20DBC116" w14:textId="77777777" w:rsidR="00FF19B8" w:rsidRPr="00112790" w:rsidRDefault="00FF19B8" w:rsidP="00381345">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381345">
      <w:pPr>
        <w:widowControl/>
      </w:pPr>
    </w:p>
    <w:p w14:paraId="5B149F24" w14:textId="77777777" w:rsidR="00FF19B8" w:rsidRPr="00112790" w:rsidRDefault="00FF19B8" w:rsidP="00381345">
      <w:pPr>
        <w:widowControl/>
        <w:rPr>
          <w:iCs/>
        </w:rPr>
      </w:pPr>
      <w:r w:rsidRPr="00B141C2">
        <w:t>I believe that one must be both idealistic and pragmatic. For, to be idealistic without being pragmatic leads to frustrated aspirations and unfulfilled promise</w:t>
      </w:r>
      <w:proofErr w:type="gramStart"/>
      <w:r w:rsidRPr="00B141C2">
        <w:t>;</w:t>
      </w:r>
      <w:proofErr w:type="gramEnd"/>
      <w:r w:rsidRPr="00B141C2">
        <w:t xml:space="preserv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53"/>
      </w:r>
    </w:p>
    <w:p w14:paraId="412A0D02" w14:textId="77777777" w:rsidR="00FF19B8" w:rsidRDefault="00FF19B8" w:rsidP="00381345">
      <w:pPr>
        <w:widowControl/>
      </w:pPr>
    </w:p>
    <w:p w14:paraId="0541D2E8" w14:textId="77777777" w:rsidR="00FF19B8" w:rsidRPr="00112790" w:rsidRDefault="00FF19B8" w:rsidP="00381345">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54"/>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55"/>
      </w:r>
    </w:p>
    <w:p w14:paraId="4944C534" w14:textId="77777777" w:rsidR="00FF19B8" w:rsidRDefault="00FF19B8" w:rsidP="00381345">
      <w:pPr>
        <w:widowControl/>
      </w:pPr>
    </w:p>
    <w:p w14:paraId="71ECF1A1" w14:textId="0B7B17BD" w:rsidR="000140BE" w:rsidRPr="00897796" w:rsidRDefault="00FF19B8" w:rsidP="00897796">
      <w:pPr>
        <w:widowControl/>
        <w:rPr>
          <w:b/>
        </w:rPr>
      </w:pPr>
      <w:r w:rsidRPr="008E7809">
        <w:rPr>
          <w:b/>
        </w:rPr>
        <w:t>In summary, the vision statement is an overarching picture of the future while the vision strategies articulate how you’re going make that future happen.</w:t>
      </w:r>
    </w:p>
    <w:p w14:paraId="7F7DA7D3" w14:textId="77777777" w:rsidR="0016368B" w:rsidRDefault="0016368B">
      <w:pPr>
        <w:widowControl/>
      </w:pPr>
    </w:p>
    <w:p w14:paraId="25136298" w14:textId="77777777" w:rsidR="0016368B" w:rsidRPr="00112790" w:rsidRDefault="0016368B" w:rsidP="0016368B">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73BA222E" w14:textId="77777777" w:rsidR="0016368B" w:rsidRDefault="0016368B" w:rsidP="0016368B">
      <w:pPr>
        <w:widowControl/>
      </w:pPr>
    </w:p>
    <w:p w14:paraId="46BE2B0F" w14:textId="77777777" w:rsidR="0016368B" w:rsidRPr="00112790" w:rsidRDefault="0016368B" w:rsidP="0016368B">
      <w:pPr>
        <w:widowControl/>
        <w:ind w:left="1080" w:hanging="360"/>
      </w:pPr>
      <w:r>
        <w:t>1.</w:t>
      </w:r>
      <w:r>
        <w:tab/>
      </w:r>
      <w:r w:rsidRPr="00204C99">
        <w:t>The vision statement that is a clear picture of the future and is typically idealistic in te</w:t>
      </w:r>
      <w:r>
        <w:t>xture. The vision statement usually has a three</w:t>
      </w:r>
      <w:r w:rsidRPr="00204C99">
        <w:t xml:space="preserve"> </w:t>
      </w:r>
      <w:r>
        <w:t xml:space="preserve">to five </w:t>
      </w:r>
      <w:r w:rsidRPr="00204C99">
        <w:t>year</w:t>
      </w:r>
      <w:r>
        <w:t xml:space="preserve"> timeframe give or take.</w:t>
      </w:r>
    </w:p>
    <w:p w14:paraId="0886AB1B" w14:textId="77777777" w:rsidR="0016368B" w:rsidRPr="00112790" w:rsidRDefault="0016368B" w:rsidP="0016368B">
      <w:pPr>
        <w:widowControl/>
        <w:ind w:left="1080" w:hanging="360"/>
      </w:pPr>
      <w:r>
        <w:t>2.</w:t>
      </w:r>
      <w:r>
        <w:tab/>
      </w:r>
      <w:r w:rsidRPr="00204C99">
        <w:t xml:space="preserve">The vision strategies bring the picture to life and are typically pragmatic. </w:t>
      </w:r>
      <w:r>
        <w:t xml:space="preserve">Vision strategies usually have a shorter timeframe of one to two years. </w:t>
      </w:r>
    </w:p>
    <w:p w14:paraId="315ED751" w14:textId="77777777" w:rsidR="0016368B" w:rsidRPr="00112790" w:rsidRDefault="0016368B" w:rsidP="0016368B">
      <w:pPr>
        <w:widowControl/>
        <w:ind w:left="1080" w:hanging="360"/>
      </w:pPr>
      <w:r>
        <w:t>3.</w:t>
      </w:r>
      <w:r>
        <w:tab/>
      </w:r>
      <w:r w:rsidRPr="00204C99">
        <w:t xml:space="preserve">The </w:t>
      </w:r>
      <w:r>
        <w:t>vision</w:t>
      </w:r>
      <w:r w:rsidRPr="00204C99">
        <w:t xml:space="preserve"> </w:t>
      </w:r>
      <w:r>
        <w:t>g</w:t>
      </w:r>
      <w:r w:rsidRPr="00204C99">
        <w:t xml:space="preserve">oals </w:t>
      </w:r>
      <w:r>
        <w:t xml:space="preserve">for each strategy have a timeframe of </w:t>
      </w:r>
      <w:r w:rsidRPr="00204C99">
        <w:t>no more than a year.</w:t>
      </w:r>
      <w:r>
        <w:t xml:space="preserve"> These goals become part of the operating plan.</w:t>
      </w:r>
      <w:r w:rsidRPr="00204C99">
        <w:t xml:space="preserve">  </w:t>
      </w:r>
    </w:p>
    <w:p w14:paraId="1E771439" w14:textId="77777777" w:rsidR="0016368B" w:rsidRPr="00204C99" w:rsidRDefault="0016368B" w:rsidP="0016368B">
      <w:pPr>
        <w:widowControl/>
      </w:pPr>
    </w:p>
    <w:p w14:paraId="594F815B" w14:textId="77777777" w:rsidR="0016368B" w:rsidRPr="00112790" w:rsidRDefault="0016368B" w:rsidP="0016368B">
      <w:pPr>
        <w:widowControl/>
      </w:pPr>
      <w:r>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t>you will make progress towards achieving the strategies in the shorter term.</w:t>
      </w:r>
      <w:r w:rsidRPr="006503BC">
        <w:t xml:space="preserve">   </w:t>
      </w:r>
    </w:p>
    <w:p w14:paraId="5A22782B" w14:textId="77777777" w:rsidR="0016368B" w:rsidRDefault="0016368B" w:rsidP="0016368B">
      <w:pPr>
        <w:widowControl/>
      </w:pPr>
      <w:bookmarkStart w:id="31" w:name="_Toc264127201"/>
      <w:bookmarkStart w:id="32" w:name="_Toc264188303"/>
    </w:p>
    <w:p w14:paraId="7768E9FA" w14:textId="77777777" w:rsidR="0016368B" w:rsidRPr="00112790" w:rsidRDefault="0016368B" w:rsidP="0016368B">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56"/>
      </w:r>
      <w:r w:rsidRPr="00B141C2">
        <w:t xml:space="preserve"> </w:t>
      </w:r>
      <w:r>
        <w:t>It is not so much a deductive process as it is an art. Sometimes you will find the vision statement in just one idea out of the dozens you generated. Sometimes you will step back and see a theme emerge from all of the ideas – the “</w:t>
      </w:r>
      <w:r w:rsidRPr="006170AB">
        <w:rPr>
          <w:b/>
        </w:rPr>
        <w:t>shared picture of the future</w:t>
      </w:r>
      <w:r>
        <w:t>.”</w:t>
      </w:r>
      <w:r>
        <w:rPr>
          <w:rStyle w:val="EndnoteReference"/>
        </w:rPr>
        <w:endnoteReference w:id="57"/>
      </w:r>
    </w:p>
    <w:p w14:paraId="0EE50C4A" w14:textId="77777777" w:rsidR="0016368B" w:rsidRDefault="0016368B" w:rsidP="0016368B">
      <w:pPr>
        <w:widowControl/>
      </w:pPr>
    </w:p>
    <w:p w14:paraId="04153F17" w14:textId="77777777" w:rsidR="0016368B" w:rsidRPr="00112790" w:rsidRDefault="0016368B" w:rsidP="0016368B">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3E21FE6B" w14:textId="77777777" w:rsidR="0016368B" w:rsidRDefault="0016368B" w:rsidP="0016368B">
      <w:pPr>
        <w:widowControl/>
      </w:pPr>
    </w:p>
    <w:p w14:paraId="392A1707" w14:textId="77777777" w:rsidR="0016368B" w:rsidRPr="00112790" w:rsidRDefault="0016368B" w:rsidP="0016368B">
      <w:pPr>
        <w:pStyle w:val="ListParagraph"/>
        <w:widowControl/>
        <w:numPr>
          <w:ilvl w:val="0"/>
          <w:numId w:val="94"/>
        </w:numPr>
        <w:ind w:left="1080"/>
      </w:pPr>
      <w:r w:rsidRPr="00B141C2">
        <w:t>Be the best practice nationally that delivers comprehensive solutions</w:t>
      </w:r>
    </w:p>
    <w:p w14:paraId="1EC23E50" w14:textId="77777777" w:rsidR="0016368B" w:rsidRPr="00112790" w:rsidRDefault="0016368B" w:rsidP="0016368B">
      <w:pPr>
        <w:pStyle w:val="ListParagraph"/>
        <w:widowControl/>
        <w:numPr>
          <w:ilvl w:val="0"/>
          <w:numId w:val="94"/>
        </w:numPr>
        <w:ind w:left="1080"/>
      </w:pPr>
      <w:r w:rsidRPr="00B141C2">
        <w:t>To the next level of excellence through creativity and leadership</w:t>
      </w:r>
    </w:p>
    <w:p w14:paraId="1CDD4394" w14:textId="77777777" w:rsidR="0016368B" w:rsidRPr="00112790" w:rsidRDefault="0016368B" w:rsidP="0016368B">
      <w:pPr>
        <w:pStyle w:val="ListParagraph"/>
        <w:widowControl/>
        <w:numPr>
          <w:ilvl w:val="0"/>
          <w:numId w:val="94"/>
        </w:numPr>
        <w:ind w:left="1080"/>
      </w:pPr>
      <w:r w:rsidRPr="00B141C2">
        <w:t xml:space="preserve">The </w:t>
      </w:r>
      <w:r>
        <w:t>b</w:t>
      </w:r>
      <w:r w:rsidRPr="00B141C2">
        <w:t xml:space="preserve">est of </w:t>
      </w:r>
      <w:r>
        <w:t>a</w:t>
      </w:r>
      <w:r w:rsidRPr="00B141C2">
        <w:t>ll</w:t>
      </w:r>
    </w:p>
    <w:p w14:paraId="6F76474D" w14:textId="77777777" w:rsidR="0016368B" w:rsidRPr="00112790" w:rsidRDefault="0016368B" w:rsidP="0016368B">
      <w:pPr>
        <w:pStyle w:val="ListParagraph"/>
        <w:widowControl/>
        <w:numPr>
          <w:ilvl w:val="0"/>
          <w:numId w:val="94"/>
        </w:numPr>
        <w:ind w:left="1080"/>
      </w:pPr>
      <w:r w:rsidRPr="00B141C2">
        <w:t>Iconographic</w:t>
      </w:r>
    </w:p>
    <w:p w14:paraId="279A3A34" w14:textId="77777777" w:rsidR="0016368B" w:rsidRDefault="0016368B" w:rsidP="0016368B">
      <w:pPr>
        <w:widowControl/>
        <w:rPr>
          <w:highlight w:val="yellow"/>
        </w:rPr>
      </w:pPr>
    </w:p>
    <w:p w14:paraId="62B79FA6" w14:textId="77777777" w:rsidR="0016368B" w:rsidRPr="00112790" w:rsidRDefault="0016368B" w:rsidP="0016368B">
      <w:pPr>
        <w:widowControl/>
      </w:pPr>
      <w:r>
        <w:t>H</w:t>
      </w:r>
      <w:r w:rsidRPr="00786A16">
        <w:t xml:space="preserve">ere are four </w:t>
      </w:r>
      <w:r w:rsidRPr="00C8215B">
        <w:rPr>
          <w:b/>
        </w:rPr>
        <w:t xml:space="preserve">pragmatic </w:t>
      </w:r>
      <w:r w:rsidRPr="00786A16">
        <w:t xml:space="preserve">ones: </w:t>
      </w:r>
    </w:p>
    <w:p w14:paraId="39749D70" w14:textId="77777777" w:rsidR="0016368B" w:rsidRPr="00786A16" w:rsidRDefault="0016368B" w:rsidP="0016368B">
      <w:pPr>
        <w:widowControl/>
      </w:pPr>
    </w:p>
    <w:p w14:paraId="49C8AE60" w14:textId="77777777" w:rsidR="0016368B" w:rsidRPr="00112790" w:rsidRDefault="0016368B" w:rsidP="0016368B">
      <w:pPr>
        <w:pStyle w:val="ListParagraph"/>
        <w:widowControl/>
        <w:numPr>
          <w:ilvl w:val="0"/>
          <w:numId w:val="95"/>
        </w:numPr>
        <w:ind w:left="1080"/>
      </w:pPr>
      <w:r w:rsidRPr="00786A16">
        <w:t>Stabilize the core with diversified funding sources</w:t>
      </w:r>
    </w:p>
    <w:p w14:paraId="32D666CD" w14:textId="77777777" w:rsidR="0016368B" w:rsidRPr="00112790" w:rsidRDefault="0016368B" w:rsidP="0016368B">
      <w:pPr>
        <w:pStyle w:val="ListParagraph"/>
        <w:widowControl/>
        <w:numPr>
          <w:ilvl w:val="0"/>
          <w:numId w:val="95"/>
        </w:numPr>
        <w:ind w:left="1080"/>
      </w:pPr>
      <w:r w:rsidRPr="00786A16">
        <w:t>Consolidate operations to prepare for the next level</w:t>
      </w:r>
    </w:p>
    <w:p w14:paraId="66329CB7" w14:textId="77777777" w:rsidR="0016368B" w:rsidRPr="00112790" w:rsidRDefault="0016368B" w:rsidP="0016368B">
      <w:pPr>
        <w:pStyle w:val="ListParagraph"/>
        <w:widowControl/>
        <w:numPr>
          <w:ilvl w:val="0"/>
          <w:numId w:val="95"/>
        </w:numPr>
        <w:ind w:left="1080"/>
      </w:pPr>
      <w:r w:rsidRPr="00786A16">
        <w:t xml:space="preserve">Make </w:t>
      </w:r>
      <w:r>
        <w:t>e</w:t>
      </w:r>
      <w:r w:rsidRPr="00786A16">
        <w:t xml:space="preserve">ffectiveness </w:t>
      </w:r>
      <w:r>
        <w:t>c</w:t>
      </w:r>
      <w:r w:rsidRPr="00786A16">
        <w:t>ount</w:t>
      </w:r>
    </w:p>
    <w:p w14:paraId="3EB2F4F1" w14:textId="77777777" w:rsidR="0016368B" w:rsidRPr="00112790" w:rsidRDefault="0016368B" w:rsidP="0016368B">
      <w:pPr>
        <w:pStyle w:val="ListParagraph"/>
        <w:widowControl/>
        <w:numPr>
          <w:ilvl w:val="0"/>
          <w:numId w:val="95"/>
        </w:numPr>
        <w:ind w:left="1080"/>
      </w:pPr>
      <w:r w:rsidRPr="00786A16">
        <w:t xml:space="preserve">More </w:t>
      </w:r>
      <w:r>
        <w:t>f</w:t>
      </w:r>
      <w:r w:rsidRPr="00786A16">
        <w:t xml:space="preserve">unding – </w:t>
      </w:r>
      <w:r>
        <w:t>m</w:t>
      </w:r>
      <w:r w:rsidRPr="00786A16">
        <w:t xml:space="preserve">ore </w:t>
      </w:r>
      <w:r>
        <w:t>a</w:t>
      </w:r>
      <w:r w:rsidRPr="00786A16">
        <w:t>dvocates</w:t>
      </w:r>
    </w:p>
    <w:p w14:paraId="726BA0EF" w14:textId="77777777" w:rsidR="0016368B" w:rsidRDefault="0016368B" w:rsidP="0016368B">
      <w:pPr>
        <w:widowControl/>
      </w:pPr>
    </w:p>
    <w:p w14:paraId="2609D36F" w14:textId="77777777" w:rsidR="0016368B" w:rsidRPr="00112790" w:rsidRDefault="0016368B" w:rsidP="0016368B">
      <w:pPr>
        <w:widowControl/>
      </w:pPr>
      <w:r>
        <w:t xml:space="preserve">The </w:t>
      </w:r>
      <w:r w:rsidRPr="00BE5487">
        <w:rPr>
          <w:b/>
        </w:rPr>
        <w:t xml:space="preserve">first step is to gather together all of your </w:t>
      </w:r>
      <w:r>
        <w:rPr>
          <w:b/>
        </w:rPr>
        <w:t>information</w:t>
      </w:r>
      <w:r>
        <w:t xml:space="preserve"> </w:t>
      </w:r>
      <w:r w:rsidRPr="00676F71">
        <w:t>from the six tools: Stakeholders, Contexts, BOBs, Great Questions, Stop Fix, and BAM</w:t>
      </w:r>
      <w:r>
        <w:t xml:space="preserve">. Usually you do this immediately following the BAM using post-it notes. </w:t>
      </w:r>
    </w:p>
    <w:p w14:paraId="6200FE4C" w14:textId="77777777" w:rsidR="0016368B" w:rsidRDefault="0016368B" w:rsidP="0016368B">
      <w:pPr>
        <w:widowControl/>
      </w:pPr>
    </w:p>
    <w:p w14:paraId="5B28938F" w14:textId="77777777" w:rsidR="0016368B" w:rsidRPr="00112790" w:rsidRDefault="0016368B" w:rsidP="0016368B">
      <w:pPr>
        <w:widowControl/>
      </w:pPr>
      <w:r>
        <w:rPr>
          <w:b/>
        </w:rPr>
        <w:t>Second</w:t>
      </w:r>
      <w:r w:rsidRPr="00C8215B">
        <w:rPr>
          <w:b/>
        </w:rPr>
        <w:t xml:space="preserve">, look for dominant themes by reviewing what you </w:t>
      </w:r>
      <w:r>
        <w:rPr>
          <w:b/>
        </w:rPr>
        <w:t>learned from the ideation tools.</w:t>
      </w:r>
      <w:r w:rsidRPr="00C8215B">
        <w:rPr>
          <w:b/>
        </w:rPr>
        <w:t xml:space="preserve"> </w:t>
      </w:r>
      <w:r>
        <w:t xml:space="preserve">As you review the work, are there any prevailing ideas that arise? Perhaps you see a pattern of fixing things to ready your agency for the next </w:t>
      </w:r>
      <w:proofErr w:type="gramStart"/>
      <w:r>
        <w:t>level?</w:t>
      </w:r>
      <w:proofErr w:type="gramEnd"/>
      <w:r>
        <w:t xml:space="preserve"> Maybe you’re actually at a point of going to that </w:t>
      </w:r>
      <w:proofErr w:type="gramStart"/>
      <w:r>
        <w:t>level?</w:t>
      </w:r>
      <w:proofErr w:type="gramEnd"/>
      <w:r>
        <w:t xml:space="preserve">  </w:t>
      </w:r>
    </w:p>
    <w:p w14:paraId="3EB1A8A5" w14:textId="77777777" w:rsidR="0016368B" w:rsidRDefault="0016368B" w:rsidP="0016368B">
      <w:pPr>
        <w:widowControl/>
      </w:pPr>
    </w:p>
    <w:p w14:paraId="409F97A9" w14:textId="77777777" w:rsidR="0016368B" w:rsidRPr="00112790" w:rsidRDefault="0016368B" w:rsidP="0016368B">
      <w:pPr>
        <w:widowControl/>
      </w:pPr>
      <w:r>
        <w:t xml:space="preserve">A particularly good place to look for themes is the affinity-grouped BAM ideas. It could be that one or two of your affinity groups form the vision statement,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458A0071" w14:textId="77777777" w:rsidR="0016368B" w:rsidRDefault="0016368B" w:rsidP="0016368B">
      <w:pPr>
        <w:widowControl/>
      </w:pPr>
    </w:p>
    <w:p w14:paraId="5A3FC4EB" w14:textId="77777777" w:rsidR="0016368B" w:rsidRPr="00112790" w:rsidRDefault="0016368B" w:rsidP="0016368B">
      <w:pPr>
        <w:widowControl/>
      </w:pPr>
      <w:r>
        <w:rPr>
          <w:b/>
        </w:rPr>
        <w:t>Third</w:t>
      </w:r>
      <w:r w:rsidRPr="00C8215B">
        <w:rPr>
          <w:b/>
        </w:rPr>
        <w:t xml:space="preserve">, ideate specifically for the </w:t>
      </w:r>
      <w:r>
        <w:rPr>
          <w:b/>
        </w:rPr>
        <w:t>vision statement</w:t>
      </w:r>
      <w:r w:rsidRPr="00C8215B">
        <w:rPr>
          <w:b/>
        </w:rPr>
        <w:t>.</w:t>
      </w:r>
      <w:r>
        <w:t xml:space="preserve"> C</w:t>
      </w:r>
      <w:r w:rsidRPr="00627C12">
        <w:t>ome up with ideas to fill in the blank</w:t>
      </w:r>
      <w:r>
        <w:t xml:space="preserve">s for </w:t>
      </w:r>
      <w:r w:rsidRPr="00627C12">
        <w:t xml:space="preserve">the following: </w:t>
      </w:r>
    </w:p>
    <w:p w14:paraId="5B724B5A" w14:textId="77777777" w:rsidR="0016368B" w:rsidRDefault="0016368B" w:rsidP="0016368B">
      <w:pPr>
        <w:widowControl/>
      </w:pPr>
    </w:p>
    <w:p w14:paraId="4AC1AFAF" w14:textId="77777777" w:rsidR="0016368B" w:rsidRPr="00112790" w:rsidRDefault="0016368B" w:rsidP="0016368B">
      <w:pPr>
        <w:pStyle w:val="ListParagraph"/>
        <w:widowControl/>
        <w:numPr>
          <w:ilvl w:val="0"/>
          <w:numId w:val="96"/>
        </w:numPr>
      </w:pPr>
      <w:r w:rsidRPr="00627C12">
        <w:t>In three years, our agency will be _________.</w:t>
      </w:r>
      <w:r>
        <w:t xml:space="preserve"> </w:t>
      </w:r>
    </w:p>
    <w:p w14:paraId="037DAD50" w14:textId="77777777" w:rsidR="0016368B" w:rsidRPr="00112790" w:rsidRDefault="0016368B" w:rsidP="0016368B">
      <w:pPr>
        <w:pStyle w:val="ListParagraph"/>
        <w:widowControl/>
        <w:numPr>
          <w:ilvl w:val="0"/>
          <w:numId w:val="96"/>
        </w:numPr>
      </w:pPr>
      <w:r>
        <w:t>W</w:t>
      </w:r>
      <w:r w:rsidRPr="00627C12">
        <w:t xml:space="preserve">e want to become __________ in three years. </w:t>
      </w:r>
    </w:p>
    <w:p w14:paraId="076E7649" w14:textId="77777777" w:rsidR="0016368B" w:rsidRPr="00112790" w:rsidRDefault="0016368B" w:rsidP="0016368B">
      <w:pPr>
        <w:pStyle w:val="ListParagraph"/>
        <w:widowControl/>
        <w:numPr>
          <w:ilvl w:val="0"/>
          <w:numId w:val="96"/>
        </w:numPr>
      </w:pPr>
      <w:r>
        <w:t>T</w:t>
      </w:r>
      <w:r w:rsidRPr="00627C12">
        <w:t xml:space="preserve">he difference between our agency today and three </w:t>
      </w:r>
      <w:r w:rsidRPr="00727983">
        <w:t xml:space="preserve">years from now will be ____________.   </w:t>
      </w:r>
    </w:p>
    <w:p w14:paraId="33BC860B" w14:textId="77777777" w:rsidR="0016368B" w:rsidRPr="00727983" w:rsidRDefault="0016368B" w:rsidP="0016368B">
      <w:pPr>
        <w:widowControl/>
      </w:pPr>
    </w:p>
    <w:p w14:paraId="626F1E53" w14:textId="77777777" w:rsidR="0016368B" w:rsidRPr="00112790" w:rsidRDefault="0016368B" w:rsidP="0016368B">
      <w:pPr>
        <w:widowControl/>
      </w:pPr>
      <w:r>
        <w:t>Fourth</w:t>
      </w:r>
      <w:r w:rsidRPr="00C8215B">
        <w:t>, polish your best candidates and put them into statements</w:t>
      </w:r>
      <w:r>
        <w:t xml:space="preserve"> of </w:t>
      </w:r>
      <w:r w:rsidRPr="003A0EE8">
        <w:rPr>
          <w:i/>
        </w:rPr>
        <w:t xml:space="preserve">no more than </w:t>
      </w:r>
      <w:r>
        <w:rPr>
          <w:i/>
        </w:rPr>
        <w:t xml:space="preserve">five </w:t>
      </w:r>
      <w:r w:rsidRPr="003A0EE8">
        <w:rPr>
          <w:i/>
        </w:rPr>
        <w:t>words</w:t>
      </w:r>
      <w:r>
        <w:t xml:space="preserve"> give or take and</w:t>
      </w:r>
      <w:r w:rsidRPr="006B7A91">
        <w:t xml:space="preserve"> make sure </w:t>
      </w:r>
      <w:r>
        <w:t xml:space="preserve">each has a definite </w:t>
      </w:r>
      <w:r w:rsidRPr="003A0EE8">
        <w:rPr>
          <w:i/>
        </w:rPr>
        <w:t>future tense</w:t>
      </w:r>
      <w:r>
        <w:t>.</w:t>
      </w:r>
      <w:r w:rsidRPr="006B7A91">
        <w:t xml:space="preserve"> </w:t>
      </w:r>
      <w:bookmarkEnd w:id="31"/>
      <w:bookmarkEnd w:id="32"/>
    </w:p>
    <w:p w14:paraId="5BEB372F" w14:textId="77777777" w:rsidR="0016368B" w:rsidRDefault="0016368B" w:rsidP="0016368B">
      <w:pPr>
        <w:widowControl/>
      </w:pPr>
    </w:p>
    <w:p w14:paraId="724A782E" w14:textId="77777777" w:rsidR="00D02408" w:rsidRDefault="00D02408">
      <w:pPr>
        <w:widowControl/>
      </w:pPr>
      <w:r>
        <w:br w:type="page"/>
      </w:r>
    </w:p>
    <w:p w14:paraId="69B0E887" w14:textId="27FB647B" w:rsidR="0016368B" w:rsidRPr="00112790" w:rsidRDefault="0016368B" w:rsidP="0016368B">
      <w:pPr>
        <w:widowControl/>
      </w:pPr>
      <w:r>
        <w:lastRenderedPageBreak/>
        <w:t>Fifth</w:t>
      </w:r>
      <w:r w:rsidRPr="00C8215B">
        <w:t>, test each statement against the following checklist</w:t>
      </w:r>
      <w:r>
        <w:t xml:space="preserve"> from </w:t>
      </w:r>
      <w:r w:rsidRPr="00A2095D">
        <w:t xml:space="preserve">Jim Collins and Jerry Porras: </w:t>
      </w:r>
    </w:p>
    <w:p w14:paraId="42D576CF" w14:textId="77777777" w:rsidR="0016368B" w:rsidRPr="00A2095D" w:rsidRDefault="0016368B" w:rsidP="0016368B">
      <w:pPr>
        <w:widowControl/>
      </w:pPr>
    </w:p>
    <w:p w14:paraId="123BAF08" w14:textId="77777777" w:rsidR="0016368B" w:rsidRPr="00112790" w:rsidRDefault="0016368B" w:rsidP="0016368B">
      <w:pPr>
        <w:pStyle w:val="ListParagraph"/>
        <w:widowControl/>
        <w:numPr>
          <w:ilvl w:val="0"/>
          <w:numId w:val="97"/>
        </w:numPr>
      </w:pPr>
      <w:r w:rsidRPr="00A2095D">
        <w:t xml:space="preserve">Does it stimulate forward progress? </w:t>
      </w:r>
    </w:p>
    <w:p w14:paraId="16B6727E" w14:textId="77777777" w:rsidR="0016368B" w:rsidRPr="00112790" w:rsidRDefault="0016368B" w:rsidP="0016368B">
      <w:pPr>
        <w:pStyle w:val="ListParagraph"/>
        <w:widowControl/>
        <w:numPr>
          <w:ilvl w:val="0"/>
          <w:numId w:val="97"/>
        </w:numPr>
      </w:pPr>
      <w:r w:rsidRPr="00A2095D">
        <w:t xml:space="preserve">Does it create momentum? </w:t>
      </w:r>
    </w:p>
    <w:p w14:paraId="7053022B" w14:textId="77777777" w:rsidR="0016368B" w:rsidRPr="00112790" w:rsidRDefault="0016368B" w:rsidP="0016368B">
      <w:pPr>
        <w:pStyle w:val="ListParagraph"/>
        <w:widowControl/>
        <w:numPr>
          <w:ilvl w:val="0"/>
          <w:numId w:val="97"/>
        </w:numPr>
      </w:pPr>
      <w:r w:rsidRPr="00A2095D">
        <w:t xml:space="preserve">Does it get people going? </w:t>
      </w:r>
    </w:p>
    <w:p w14:paraId="3B8726E1" w14:textId="77777777" w:rsidR="0016368B" w:rsidRPr="00112790" w:rsidRDefault="0016368B" w:rsidP="0016368B">
      <w:pPr>
        <w:pStyle w:val="ListParagraph"/>
        <w:widowControl/>
        <w:numPr>
          <w:ilvl w:val="0"/>
          <w:numId w:val="97"/>
        </w:numPr>
      </w:pPr>
      <w:r w:rsidRPr="00A2095D">
        <w:t xml:space="preserve">Does it get people’s juices flowing? </w:t>
      </w:r>
    </w:p>
    <w:p w14:paraId="4AEB57EF" w14:textId="77777777" w:rsidR="0016368B" w:rsidRPr="00112790" w:rsidRDefault="0016368B" w:rsidP="0016368B">
      <w:pPr>
        <w:pStyle w:val="ListParagraph"/>
        <w:widowControl/>
        <w:numPr>
          <w:ilvl w:val="0"/>
          <w:numId w:val="97"/>
        </w:numPr>
      </w:pPr>
      <w:r w:rsidRPr="00A2095D">
        <w:t xml:space="preserve">Do they find it stimulating, exciting, </w:t>
      </w:r>
      <w:proofErr w:type="gramStart"/>
      <w:r w:rsidRPr="00A2095D">
        <w:t>adventurous</w:t>
      </w:r>
      <w:proofErr w:type="gramEnd"/>
      <w:r w:rsidRPr="00A2095D">
        <w:t xml:space="preserve">? </w:t>
      </w:r>
    </w:p>
    <w:p w14:paraId="41994FA1" w14:textId="77777777" w:rsidR="0016368B" w:rsidRPr="00112790" w:rsidRDefault="0016368B" w:rsidP="0016368B">
      <w:pPr>
        <w:pStyle w:val="ListParagraph"/>
        <w:widowControl/>
        <w:numPr>
          <w:ilvl w:val="0"/>
          <w:numId w:val="97"/>
        </w:numPr>
      </w:pPr>
      <w:r w:rsidRPr="00A2095D">
        <w:t>Are they willing to throw their creative talents and human energies into it?</w:t>
      </w:r>
      <w:r w:rsidRPr="00A2095D">
        <w:rPr>
          <w:rStyle w:val="EndnoteReference"/>
        </w:rPr>
        <w:endnoteReference w:id="58"/>
      </w:r>
      <w:r w:rsidRPr="00A2095D">
        <w:t xml:space="preserve"> </w:t>
      </w:r>
    </w:p>
    <w:p w14:paraId="3190AB3B" w14:textId="77777777" w:rsidR="0016368B" w:rsidRDefault="0016368B" w:rsidP="0016368B">
      <w:pPr>
        <w:widowControl/>
      </w:pPr>
    </w:p>
    <w:p w14:paraId="1605C4D0" w14:textId="77777777" w:rsidR="0016368B" w:rsidRPr="00112790" w:rsidRDefault="0016368B" w:rsidP="0016368B">
      <w:pPr>
        <w:widowControl/>
      </w:pPr>
      <w:r>
        <w:t xml:space="preserve">Finally, if you’re not satisfied with your choices, start over. If you are satisfied, choose the best one and move forward to your vision ideas. By no </w:t>
      </w:r>
      <w:proofErr w:type="gramStart"/>
      <w:r>
        <w:t>me</w:t>
      </w:r>
      <w:bookmarkStart w:id="33" w:name="_GoBack"/>
      <w:bookmarkEnd w:id="33"/>
      <w:r>
        <w:t>ans</w:t>
      </w:r>
      <w:proofErr w:type="gramEnd"/>
      <w:r>
        <w:t xml:space="preserve"> should you discard any of the information you’ve collected – you will use it all shortly. </w:t>
      </w:r>
    </w:p>
    <w:p w14:paraId="64759B11" w14:textId="77777777" w:rsidR="00897796" w:rsidRDefault="00897796">
      <w:pPr>
        <w:widowControl/>
        <w:rPr>
          <w:b/>
          <w:caps/>
          <w:sz w:val="32"/>
        </w:rPr>
      </w:pPr>
      <w:r>
        <w:br w:type="page"/>
      </w:r>
    </w:p>
    <w:p w14:paraId="29FEA959" w14:textId="61390B5B" w:rsidR="00554F5A" w:rsidRDefault="00554F5A" w:rsidP="00381345">
      <w:pPr>
        <w:pStyle w:val="Header"/>
        <w:widowControl/>
      </w:pPr>
      <w:bookmarkStart w:id="34" w:name="_Toc465684123"/>
      <w:r w:rsidRPr="009F1976">
        <w:lastRenderedPageBreak/>
        <w:t>References</w:t>
      </w:r>
      <w:bookmarkEnd w:id="2"/>
      <w:bookmarkEnd w:id="34"/>
    </w:p>
    <w:p w14:paraId="29B3788D" w14:textId="77777777" w:rsidR="00554F5A" w:rsidRDefault="00554F5A" w:rsidP="00381345">
      <w:pPr>
        <w:widowControl/>
        <w:rPr>
          <w:noProof/>
        </w:rPr>
      </w:pPr>
    </w:p>
    <w:p w14:paraId="5F7DF9DB" w14:textId="77777777" w:rsidR="00D02408" w:rsidRPr="00D02408" w:rsidRDefault="009B2A09" w:rsidP="00D02408">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D02408" w:rsidRPr="00D02408">
        <w:t xml:space="preserve">All in a day's work. (2001). </w:t>
      </w:r>
      <w:r w:rsidR="00D02408" w:rsidRPr="00D02408">
        <w:rPr>
          <w:i/>
        </w:rPr>
        <w:t>Harvard Business Review, 79</w:t>
      </w:r>
      <w:r w:rsidR="00D02408" w:rsidRPr="00D02408">
        <w:t xml:space="preserve">(11), 54-66. </w:t>
      </w:r>
    </w:p>
    <w:p w14:paraId="085C067C" w14:textId="77777777" w:rsidR="00D02408" w:rsidRPr="00D02408" w:rsidRDefault="00D02408" w:rsidP="00D02408">
      <w:pPr>
        <w:pStyle w:val="EndNoteBibliography"/>
      </w:pPr>
      <w:r w:rsidRPr="00D02408">
        <w:t xml:space="preserve">Allison, M., &amp; Kaye, J. (2015). </w:t>
      </w:r>
      <w:r w:rsidRPr="00D02408">
        <w:rPr>
          <w:i/>
        </w:rPr>
        <w:t>Strategic planning for nonprofit organizations: A practical guide for dynamic times</w:t>
      </w:r>
      <w:r w:rsidRPr="00D02408">
        <w:t>. Hoboken, NJ: John Wiley &amp; Sons, Inc.</w:t>
      </w:r>
    </w:p>
    <w:p w14:paraId="5B2F80D3" w14:textId="77777777" w:rsidR="00D02408" w:rsidRPr="00D02408" w:rsidRDefault="00D02408" w:rsidP="00D02408">
      <w:pPr>
        <w:pStyle w:val="EndNoteBibliography"/>
      </w:pPr>
      <w:r w:rsidRPr="00D02408">
        <w:t xml:space="preserve">Avolio, B. J., Gardner, W. L., Walumbwa, F. O., Luthans, F., &amp; May, D. R. (2004). Unlocking the mask: A look at the process by which authentic leaders impact follower attitudes and behaviors. </w:t>
      </w:r>
      <w:r w:rsidRPr="00D02408">
        <w:rPr>
          <w:i/>
        </w:rPr>
        <w:t>Leadership Quarterly, 15</w:t>
      </w:r>
      <w:r w:rsidRPr="00D02408">
        <w:t xml:space="preserve">(6), 801-823. </w:t>
      </w:r>
    </w:p>
    <w:p w14:paraId="246EBA86" w14:textId="77777777" w:rsidR="00D02408" w:rsidRPr="00D02408" w:rsidRDefault="00D02408" w:rsidP="00D02408">
      <w:pPr>
        <w:pStyle w:val="EndNoteBibliography"/>
      </w:pPr>
      <w:r w:rsidRPr="00D02408">
        <w:t xml:space="preserve">Bass, B. M., &amp; Stogdill, R. M. (1990). </w:t>
      </w:r>
      <w:r w:rsidRPr="00D02408">
        <w:rPr>
          <w:i/>
        </w:rPr>
        <w:t>Bass &amp; Stogdill's handbook of leadership: Theory, research, and managerial applications</w:t>
      </w:r>
      <w:r w:rsidRPr="00D02408">
        <w:t xml:space="preserve"> (3rd ed.). New York: Free Press.</w:t>
      </w:r>
    </w:p>
    <w:p w14:paraId="0182A8C1" w14:textId="060ED309" w:rsidR="00D02408" w:rsidRPr="00D02408" w:rsidRDefault="00D02408" w:rsidP="00D02408">
      <w:pPr>
        <w:pStyle w:val="EndNoteBibliography"/>
      </w:pPr>
      <w:r w:rsidRPr="00D02408">
        <w:t xml:space="preserve">Beinhocker, E. D., &amp; Kaplan, S. (2002). Tired of strategic planning. </w:t>
      </w:r>
      <w:r w:rsidRPr="00D02408">
        <w:rPr>
          <w:i/>
        </w:rPr>
        <w:t>The McKinsey Quarterly, 2002 Special Edition: Risk and Resilience</w:t>
      </w:r>
      <w:r w:rsidRPr="00D02408">
        <w:t xml:space="preserve">, 49-59. Retrieved from </w:t>
      </w:r>
      <w:hyperlink r:id="rId9" w:history="1">
        <w:r w:rsidRPr="00D02408">
          <w:rPr>
            <w:rStyle w:val="Hyperlink"/>
          </w:rPr>
          <w:t>http://www.mckinseyquarterly.com/Strategy/Strategic_Thinking/Tired_of_strategic_planning_1191#top</w:t>
        </w:r>
      </w:hyperlink>
    </w:p>
    <w:p w14:paraId="2388A865" w14:textId="77777777" w:rsidR="00D02408" w:rsidRPr="00D02408" w:rsidRDefault="00D02408" w:rsidP="00D02408">
      <w:pPr>
        <w:pStyle w:val="EndNoteBibliography"/>
      </w:pPr>
      <w:r w:rsidRPr="00D02408">
        <w:t xml:space="preserve">Bennis, W. G. (1989). </w:t>
      </w:r>
      <w:r w:rsidRPr="00D02408">
        <w:rPr>
          <w:i/>
        </w:rPr>
        <w:t>On becoming a leader</w:t>
      </w:r>
      <w:r w:rsidRPr="00D02408">
        <w:t>. Reading, PA: Addison-Wesley.</w:t>
      </w:r>
    </w:p>
    <w:p w14:paraId="6EACB528" w14:textId="77777777" w:rsidR="00D02408" w:rsidRPr="00D02408" w:rsidRDefault="00D02408" w:rsidP="00D02408">
      <w:pPr>
        <w:pStyle w:val="EndNoteBibliography"/>
      </w:pPr>
      <w:r w:rsidRPr="00D02408">
        <w:t xml:space="preserve">Bennis, W. G., &amp; Nanus, B. (1997). </w:t>
      </w:r>
      <w:r w:rsidRPr="00D02408">
        <w:rPr>
          <w:i/>
        </w:rPr>
        <w:t>Leaders: Strategies for taking charge</w:t>
      </w:r>
      <w:r w:rsidRPr="00D02408">
        <w:t xml:space="preserve"> (2nd ed.). New York: Harper Business.</w:t>
      </w:r>
    </w:p>
    <w:p w14:paraId="330FF74A" w14:textId="77777777" w:rsidR="00D02408" w:rsidRPr="00D02408" w:rsidRDefault="00D02408" w:rsidP="00D02408">
      <w:pPr>
        <w:pStyle w:val="EndNoteBibliography"/>
      </w:pPr>
      <w:r w:rsidRPr="00D02408">
        <w:t xml:space="preserve">Bennis, W. G., &amp; Thomas, R. J. (2002, December). The alchemy of leadership. </w:t>
      </w:r>
      <w:r w:rsidRPr="00D02408">
        <w:rPr>
          <w:i/>
        </w:rPr>
        <w:t>CIO, 16</w:t>
      </w:r>
      <w:r w:rsidRPr="00D02408">
        <w:t>.</w:t>
      </w:r>
    </w:p>
    <w:p w14:paraId="032581D0" w14:textId="77777777" w:rsidR="00D02408" w:rsidRPr="00D02408" w:rsidRDefault="00D02408" w:rsidP="00D02408">
      <w:pPr>
        <w:pStyle w:val="EndNoteBibliography"/>
      </w:pPr>
      <w:r w:rsidRPr="00D02408">
        <w:t xml:space="preserve">Berson, Y., Shamir, B., Avolio, B. J., &amp; Popper, M. (2001). The relationship between vision strength, leadership style, and context. </w:t>
      </w:r>
      <w:r w:rsidRPr="00D02408">
        <w:rPr>
          <w:i/>
        </w:rPr>
        <w:t>Leadership Quarterly, 12</w:t>
      </w:r>
      <w:r w:rsidRPr="00D02408">
        <w:t xml:space="preserve">(1), 53-73. </w:t>
      </w:r>
    </w:p>
    <w:p w14:paraId="646E8150" w14:textId="76415505" w:rsidR="00D02408" w:rsidRPr="00D02408" w:rsidRDefault="00D02408" w:rsidP="00D02408">
      <w:pPr>
        <w:pStyle w:val="EndNoteBibliography"/>
      </w:pPr>
      <w:r w:rsidRPr="00D02408">
        <w:t xml:space="preserve">BrainyQuote. (2001-2014).   Retrieved from </w:t>
      </w:r>
      <w:hyperlink r:id="rId10" w:history="1">
        <w:r w:rsidRPr="00D02408">
          <w:rPr>
            <w:rStyle w:val="Hyperlink"/>
          </w:rPr>
          <w:t>www.brainyquote.com</w:t>
        </w:r>
      </w:hyperlink>
    </w:p>
    <w:p w14:paraId="574079CE" w14:textId="77777777" w:rsidR="00D02408" w:rsidRPr="00D02408" w:rsidRDefault="00D02408" w:rsidP="00D02408">
      <w:pPr>
        <w:pStyle w:val="EndNoteBibliography"/>
      </w:pPr>
      <w:r w:rsidRPr="00D02408">
        <w:t xml:space="preserve">Collins, J., &amp; Porras, J. (1991). Organizational vision and visionary organizations. </w:t>
      </w:r>
      <w:r w:rsidRPr="00D02408">
        <w:rPr>
          <w:i/>
        </w:rPr>
        <w:t>California Management Review, 34</w:t>
      </w:r>
      <w:r w:rsidRPr="00D02408">
        <w:t xml:space="preserve">(1), 30-52. </w:t>
      </w:r>
    </w:p>
    <w:p w14:paraId="30C786B8" w14:textId="77777777" w:rsidR="00D02408" w:rsidRPr="00D02408" w:rsidRDefault="00D02408" w:rsidP="00D02408">
      <w:pPr>
        <w:pStyle w:val="EndNoteBibliography"/>
      </w:pPr>
      <w:r w:rsidRPr="00D02408">
        <w:t xml:space="preserve">Collins, J. C., &amp; Porras, J. I. (1994). </w:t>
      </w:r>
      <w:r w:rsidRPr="00D02408">
        <w:rPr>
          <w:i/>
        </w:rPr>
        <w:t>Built to last: Successful habits of visionary companies</w:t>
      </w:r>
      <w:r w:rsidRPr="00D02408">
        <w:t xml:space="preserve"> (1st ed.). New York: Harper Business.</w:t>
      </w:r>
    </w:p>
    <w:p w14:paraId="08D71267" w14:textId="77777777" w:rsidR="00D02408" w:rsidRPr="00D02408" w:rsidRDefault="00D02408" w:rsidP="00D02408">
      <w:pPr>
        <w:pStyle w:val="EndNoteBibliography"/>
      </w:pPr>
      <w:r w:rsidRPr="00D02408">
        <w:t xml:space="preserve">Collins, J. C., &amp; Porras, J. I. (1996). Building your company's vision. </w:t>
      </w:r>
      <w:r w:rsidRPr="00D02408">
        <w:rPr>
          <w:i/>
        </w:rPr>
        <w:t>Harvard Business Review, 74</w:t>
      </w:r>
      <w:r w:rsidRPr="00D02408">
        <w:t xml:space="preserve">(5), 65-77. </w:t>
      </w:r>
    </w:p>
    <w:p w14:paraId="729B25CD" w14:textId="77777777" w:rsidR="00D02408" w:rsidRPr="00D02408" w:rsidRDefault="00D02408" w:rsidP="00D02408">
      <w:pPr>
        <w:pStyle w:val="EndNoteBibliography"/>
      </w:pPr>
      <w:r w:rsidRPr="00D02408">
        <w:t xml:space="preserve">Conger, J. A. (1989). </w:t>
      </w:r>
      <w:r w:rsidRPr="00D02408">
        <w:rPr>
          <w:i/>
        </w:rPr>
        <w:t>The charismatic leader: Behind the mystique of exceptional leadership</w:t>
      </w:r>
      <w:r w:rsidRPr="00D02408">
        <w:t xml:space="preserve"> (1st ed.). San Francisco: Jossey-Bass.</w:t>
      </w:r>
    </w:p>
    <w:p w14:paraId="15072B3A" w14:textId="77777777" w:rsidR="00D02408" w:rsidRPr="00D02408" w:rsidRDefault="00D02408" w:rsidP="00D02408">
      <w:pPr>
        <w:pStyle w:val="EndNoteBibliography"/>
      </w:pPr>
      <w:r w:rsidRPr="00D02408">
        <w:t xml:space="preserve">Covey, S. R. (1989). </w:t>
      </w:r>
      <w:r w:rsidRPr="00D02408">
        <w:rPr>
          <w:i/>
        </w:rPr>
        <w:t>The seven habits of highly effective people: Restoring the character ethic</w:t>
      </w:r>
      <w:r w:rsidRPr="00D02408">
        <w:t>. New York: Simon and Schuster.</w:t>
      </w:r>
    </w:p>
    <w:p w14:paraId="465EA9A8" w14:textId="77777777" w:rsidR="00D02408" w:rsidRPr="00D02408" w:rsidRDefault="00D02408" w:rsidP="00D02408">
      <w:pPr>
        <w:pStyle w:val="EndNoteBibliography"/>
      </w:pPr>
      <w:r w:rsidRPr="00D02408">
        <w:t xml:space="preserve">Crosby, P. B. (1979). </w:t>
      </w:r>
      <w:r w:rsidRPr="00D02408">
        <w:rPr>
          <w:i/>
        </w:rPr>
        <w:t>Quality is free: The art of making quality certain</w:t>
      </w:r>
      <w:r w:rsidRPr="00D02408">
        <w:t>. New York: McGraw-Hill.</w:t>
      </w:r>
    </w:p>
    <w:p w14:paraId="73B9686A" w14:textId="77777777" w:rsidR="00D02408" w:rsidRPr="00D02408" w:rsidRDefault="00D02408" w:rsidP="00D02408">
      <w:pPr>
        <w:pStyle w:val="EndNoteBibliography"/>
      </w:pPr>
      <w:r w:rsidRPr="00D02408">
        <w:t xml:space="preserve">Davis, J. H., Schoorman, F. D., Mayer, R. C., &amp; Tan, H. H. (2000). The trusted general manager and business unit performance: Empirical evidence of a competitive advantage. </w:t>
      </w:r>
      <w:r w:rsidRPr="00D02408">
        <w:rPr>
          <w:i/>
        </w:rPr>
        <w:t>Strategic Management Journal, 21</w:t>
      </w:r>
      <w:r w:rsidRPr="00D02408">
        <w:t xml:space="preserve">(5), 563-576. </w:t>
      </w:r>
    </w:p>
    <w:p w14:paraId="14141F4C" w14:textId="77777777" w:rsidR="00D02408" w:rsidRPr="00D02408" w:rsidRDefault="00D02408" w:rsidP="00D02408">
      <w:pPr>
        <w:pStyle w:val="EndNoteBibliography"/>
      </w:pPr>
      <w:r w:rsidRPr="00D02408">
        <w:t xml:space="preserve">De Pree, M. (1989). </w:t>
      </w:r>
      <w:r w:rsidRPr="00D02408">
        <w:rPr>
          <w:i/>
        </w:rPr>
        <w:t>Leadership is an art</w:t>
      </w:r>
      <w:r w:rsidRPr="00D02408">
        <w:t>. New York: Doubleday.</w:t>
      </w:r>
    </w:p>
    <w:p w14:paraId="49D50287" w14:textId="77777777" w:rsidR="00D02408" w:rsidRPr="00D02408" w:rsidRDefault="00D02408" w:rsidP="00D02408">
      <w:pPr>
        <w:pStyle w:val="EndNoteBibliography"/>
      </w:pPr>
      <w:r w:rsidRPr="00D02408">
        <w:t xml:space="preserve">Drath, W. H. (1996). Changing our minds about leadership. </w:t>
      </w:r>
      <w:r w:rsidRPr="00D02408">
        <w:rPr>
          <w:i/>
        </w:rPr>
        <w:t>Issues &amp; Observations, 16,</w:t>
      </w:r>
      <w:r w:rsidRPr="00D02408">
        <w:t xml:space="preserve"> 88-93.</w:t>
      </w:r>
    </w:p>
    <w:p w14:paraId="66B35070" w14:textId="77777777" w:rsidR="00D02408" w:rsidRPr="00D02408" w:rsidRDefault="00D02408" w:rsidP="00D02408">
      <w:pPr>
        <w:pStyle w:val="EndNoteBibliography"/>
      </w:pPr>
      <w:r w:rsidRPr="00D02408">
        <w:t xml:space="preserve">Gardner, H., &amp; Laskin, E. (1995). </w:t>
      </w:r>
      <w:r w:rsidRPr="00D02408">
        <w:rPr>
          <w:i/>
        </w:rPr>
        <w:t>Leading minds: An anatomy of leadership</w:t>
      </w:r>
      <w:r w:rsidRPr="00D02408">
        <w:t>. New York: BasicBooks.</w:t>
      </w:r>
    </w:p>
    <w:p w14:paraId="10DEAA4D" w14:textId="77777777" w:rsidR="00D02408" w:rsidRPr="00D02408" w:rsidRDefault="00D02408" w:rsidP="00D02408">
      <w:pPr>
        <w:pStyle w:val="EndNoteBibliography"/>
      </w:pPr>
      <w:r w:rsidRPr="00D02408">
        <w:t xml:space="preserve">Gardner, J. W. (1990). </w:t>
      </w:r>
      <w:r w:rsidRPr="00D02408">
        <w:rPr>
          <w:i/>
        </w:rPr>
        <w:t>On leadership</w:t>
      </w:r>
      <w:r w:rsidRPr="00D02408">
        <w:t>. New York: Free Press.</w:t>
      </w:r>
    </w:p>
    <w:p w14:paraId="083243B5" w14:textId="77777777" w:rsidR="00D02408" w:rsidRPr="00D02408" w:rsidRDefault="00D02408" w:rsidP="00D02408">
      <w:pPr>
        <w:pStyle w:val="EndNoteBibliography"/>
      </w:pPr>
      <w:r w:rsidRPr="00D02408">
        <w:t xml:space="preserve">Guskin, A. E. (1997). </w:t>
      </w:r>
      <w:r w:rsidRPr="00D02408">
        <w:rPr>
          <w:i/>
        </w:rPr>
        <w:t>Notes from a pragmatic idealist: Selected papers 1985-1997</w:t>
      </w:r>
      <w:r w:rsidRPr="00D02408">
        <w:t>. Yellow Springs, OH: Antioch University.</w:t>
      </w:r>
    </w:p>
    <w:p w14:paraId="54163642" w14:textId="77777777" w:rsidR="00D02408" w:rsidRPr="00D02408" w:rsidRDefault="00D02408" w:rsidP="00D02408">
      <w:pPr>
        <w:pStyle w:val="EndNoteBibliography"/>
      </w:pPr>
      <w:r w:rsidRPr="00D02408">
        <w:t xml:space="preserve">Harter, S. (2002). Authenticity. In C. R. Snyder &amp; S. J. Lopez (Eds.), </w:t>
      </w:r>
      <w:r w:rsidRPr="00D02408">
        <w:rPr>
          <w:i/>
        </w:rPr>
        <w:t>Handbook of positive psychology</w:t>
      </w:r>
      <w:r w:rsidRPr="00D02408">
        <w:t xml:space="preserve"> (pp. 382-394). Oxford: Oxford University Press.</w:t>
      </w:r>
    </w:p>
    <w:p w14:paraId="06A31FEC" w14:textId="77777777" w:rsidR="00D02408" w:rsidRPr="00D02408" w:rsidRDefault="00D02408" w:rsidP="00D02408">
      <w:pPr>
        <w:pStyle w:val="EndNoteBibliography"/>
      </w:pPr>
      <w:r w:rsidRPr="00D02408">
        <w:t xml:space="preserve">Heifetz, R. A. (1994). </w:t>
      </w:r>
      <w:r w:rsidRPr="00D02408">
        <w:rPr>
          <w:i/>
        </w:rPr>
        <w:t>Leadership without easy answers</w:t>
      </w:r>
      <w:r w:rsidRPr="00D02408">
        <w:t>. Boston: Belknap Press of Harvard University Press.</w:t>
      </w:r>
    </w:p>
    <w:p w14:paraId="3EAC1E36" w14:textId="77777777" w:rsidR="00D02408" w:rsidRPr="00D02408" w:rsidRDefault="00D02408" w:rsidP="00D02408">
      <w:pPr>
        <w:pStyle w:val="EndNoteBibliography"/>
      </w:pPr>
      <w:r w:rsidRPr="00D02408">
        <w:t xml:space="preserve">House, R. J., &amp; Shamir, B. (1993). Toward the integration of transformational, charismatic, and visionary theories. In M. Chemers &amp; R. Ayman (Eds.), </w:t>
      </w:r>
      <w:r w:rsidRPr="00D02408">
        <w:rPr>
          <w:i/>
        </w:rPr>
        <w:t>Leadership theory and research: Perspectives and directions</w:t>
      </w:r>
      <w:r w:rsidRPr="00D02408">
        <w:t xml:space="preserve"> (pp. 81-107). San Diego: Academic Press.</w:t>
      </w:r>
    </w:p>
    <w:p w14:paraId="7380E473" w14:textId="77777777" w:rsidR="00D02408" w:rsidRPr="00D02408" w:rsidRDefault="00D02408" w:rsidP="00D02408">
      <w:pPr>
        <w:pStyle w:val="EndNoteBibliography"/>
      </w:pPr>
      <w:r w:rsidRPr="00D02408">
        <w:t xml:space="preserve">Huff, L., &amp; Kelley, L. (2003). Levels of organizational trust in individualist versus collectivist societies: A seven-nation study. </w:t>
      </w:r>
      <w:r w:rsidRPr="00D02408">
        <w:rPr>
          <w:i/>
        </w:rPr>
        <w:t>Organization Science, 14</w:t>
      </w:r>
      <w:r w:rsidRPr="00D02408">
        <w:t xml:space="preserve">(1), 81-90. </w:t>
      </w:r>
    </w:p>
    <w:p w14:paraId="64ED13B9" w14:textId="77777777" w:rsidR="00D02408" w:rsidRPr="00D02408" w:rsidRDefault="00D02408" w:rsidP="00D02408">
      <w:pPr>
        <w:pStyle w:val="EndNoteBibliography"/>
      </w:pPr>
      <w:r w:rsidRPr="00D02408">
        <w:t xml:space="preserve">Korn, L. (1989, May 22). How the next CEO will be different. </w:t>
      </w:r>
      <w:r w:rsidRPr="00D02408">
        <w:rPr>
          <w:i/>
        </w:rPr>
        <w:t>Fortune, 119</w:t>
      </w:r>
      <w:r w:rsidRPr="00D02408">
        <w:t>.</w:t>
      </w:r>
    </w:p>
    <w:p w14:paraId="7B4DB68A" w14:textId="77777777" w:rsidR="00D02408" w:rsidRPr="00D02408" w:rsidRDefault="00D02408" w:rsidP="00D02408">
      <w:pPr>
        <w:pStyle w:val="EndNoteBibliography"/>
      </w:pPr>
      <w:r w:rsidRPr="00D02408">
        <w:t xml:space="preserve">Kotter, J. (1990). </w:t>
      </w:r>
      <w:r w:rsidRPr="00D02408">
        <w:rPr>
          <w:i/>
        </w:rPr>
        <w:t>A force for change: How leadership differs from management</w:t>
      </w:r>
      <w:r w:rsidRPr="00D02408">
        <w:t>. New York: Free Press.</w:t>
      </w:r>
    </w:p>
    <w:p w14:paraId="70D3823E" w14:textId="77777777" w:rsidR="00D02408" w:rsidRPr="00D02408" w:rsidRDefault="00D02408" w:rsidP="00D02408">
      <w:pPr>
        <w:pStyle w:val="EndNoteBibliography"/>
      </w:pPr>
      <w:r w:rsidRPr="00D02408">
        <w:t xml:space="preserve">Kotter, J. (1996). </w:t>
      </w:r>
      <w:r w:rsidRPr="00D02408">
        <w:rPr>
          <w:i/>
        </w:rPr>
        <w:t>Leading change</w:t>
      </w:r>
      <w:r w:rsidRPr="00D02408">
        <w:t>. Boston: Harvard Business School Press.</w:t>
      </w:r>
    </w:p>
    <w:p w14:paraId="2B873D04" w14:textId="77777777" w:rsidR="00D02408" w:rsidRPr="00D02408" w:rsidRDefault="00D02408" w:rsidP="00D02408">
      <w:pPr>
        <w:pStyle w:val="EndNoteBibliography"/>
      </w:pPr>
      <w:r w:rsidRPr="00D02408">
        <w:t xml:space="preserve">Kotter, J. (1999). What leaders really do. In J. P. Kotter (Ed.), </w:t>
      </w:r>
      <w:r w:rsidRPr="00D02408">
        <w:rPr>
          <w:i/>
        </w:rPr>
        <w:t>John P. Kotter on what leaders really do</w:t>
      </w:r>
      <w:r w:rsidRPr="00D02408">
        <w:t xml:space="preserve"> (pp. 51-73). Boston: Harvard Business School Press.</w:t>
      </w:r>
    </w:p>
    <w:p w14:paraId="72D5227D" w14:textId="77777777" w:rsidR="00D02408" w:rsidRPr="00D02408" w:rsidRDefault="00D02408" w:rsidP="00D02408">
      <w:pPr>
        <w:pStyle w:val="EndNoteBibliography"/>
      </w:pPr>
      <w:r w:rsidRPr="00D02408">
        <w:lastRenderedPageBreak/>
        <w:t xml:space="preserve">Kotter, J. (2000, April). Leadership engine. </w:t>
      </w:r>
      <w:r w:rsidRPr="00D02408">
        <w:rPr>
          <w:i/>
        </w:rPr>
        <w:t>Executive Excellence, 17</w:t>
      </w:r>
      <w:r w:rsidRPr="00D02408">
        <w:t>.</w:t>
      </w:r>
    </w:p>
    <w:p w14:paraId="5D5385F6" w14:textId="77777777" w:rsidR="00D02408" w:rsidRPr="00D02408" w:rsidRDefault="00D02408" w:rsidP="00D02408">
      <w:pPr>
        <w:pStyle w:val="EndNoteBibliography"/>
      </w:pPr>
      <w:r w:rsidRPr="00D02408">
        <w:t xml:space="preserve">Kouzes, J. M., &amp; Posner, B. Z. (1995). </w:t>
      </w:r>
      <w:r w:rsidRPr="00D02408">
        <w:rPr>
          <w:i/>
        </w:rPr>
        <w:t>The leadership challenge: How to keep getting extraordinary things done in organizations</w:t>
      </w:r>
      <w:r w:rsidRPr="00D02408">
        <w:t xml:space="preserve"> (2nd ed.). San Francisco: Jossey-Bass.</w:t>
      </w:r>
    </w:p>
    <w:p w14:paraId="08774667" w14:textId="77777777" w:rsidR="00D02408" w:rsidRPr="00D02408" w:rsidRDefault="00D02408" w:rsidP="00D02408">
      <w:pPr>
        <w:pStyle w:val="EndNoteBibliography"/>
      </w:pPr>
      <w:r w:rsidRPr="00D02408">
        <w:t xml:space="preserve">Kouzes, J. M., &amp; Posner, B. Z. (2002). </w:t>
      </w:r>
      <w:r w:rsidRPr="00D02408">
        <w:rPr>
          <w:i/>
        </w:rPr>
        <w:t>The leadership challenge</w:t>
      </w:r>
      <w:r w:rsidRPr="00D02408">
        <w:t xml:space="preserve"> (3rd ed.). San Francisco: Jossey-Bass.</w:t>
      </w:r>
    </w:p>
    <w:p w14:paraId="57BCC6E2" w14:textId="77777777" w:rsidR="00D02408" w:rsidRPr="00D02408" w:rsidRDefault="00D02408" w:rsidP="00D02408">
      <w:pPr>
        <w:pStyle w:val="EndNoteBibliography"/>
      </w:pPr>
      <w:r w:rsidRPr="00D02408">
        <w:t xml:space="preserve">Larwood, L., Falbe, C. M., Miesing, P., &amp; Kriger, M. P. (1995). Structure and meaning of organizational vision. </w:t>
      </w:r>
      <w:r w:rsidRPr="00D02408">
        <w:rPr>
          <w:i/>
        </w:rPr>
        <w:t>Academy of Management Journal, 38</w:t>
      </w:r>
      <w:r w:rsidRPr="00D02408">
        <w:t xml:space="preserve">(3), 740-769. </w:t>
      </w:r>
    </w:p>
    <w:p w14:paraId="64CD2AD3" w14:textId="77777777" w:rsidR="00D02408" w:rsidRPr="00D02408" w:rsidRDefault="00D02408" w:rsidP="00D02408">
      <w:pPr>
        <w:pStyle w:val="EndNoteBibliography"/>
      </w:pPr>
      <w:r w:rsidRPr="00D02408">
        <w:t xml:space="preserve">Light, M. (2011). </w:t>
      </w:r>
      <w:r w:rsidRPr="00D02408">
        <w:rPr>
          <w:i/>
        </w:rPr>
        <w:t>Results now for nonprofits: Purpose, strategy, operations, and governance</w:t>
      </w:r>
      <w:r w:rsidRPr="00D02408">
        <w:t>. Hoboken, N.J.: John Wiley &amp; Sons.</w:t>
      </w:r>
    </w:p>
    <w:p w14:paraId="7DE8AA5C" w14:textId="77777777" w:rsidR="00D02408" w:rsidRPr="00D02408" w:rsidRDefault="00D02408" w:rsidP="00D02408">
      <w:pPr>
        <w:pStyle w:val="EndNoteBibliography"/>
      </w:pPr>
      <w:r w:rsidRPr="00D02408">
        <w:t xml:space="preserve">Luthans, F., &amp; Avolio, B. J. (2003). Authentic leadership: A positive developmental approach. In K. S. Cameron, J. E. Dutton, &amp; R. E. Quinn (Eds.), </w:t>
      </w:r>
      <w:r w:rsidRPr="00D02408">
        <w:rPr>
          <w:i/>
        </w:rPr>
        <w:t>Positive organizational scholarship</w:t>
      </w:r>
      <w:r w:rsidRPr="00D02408">
        <w:t xml:space="preserve"> (pp. 241-258). San Francisco: Berrett-Koehler.</w:t>
      </w:r>
    </w:p>
    <w:p w14:paraId="6538A70B" w14:textId="77777777" w:rsidR="00D02408" w:rsidRPr="00D02408" w:rsidRDefault="00D02408" w:rsidP="00D02408">
      <w:pPr>
        <w:pStyle w:val="EndNoteBibliography"/>
      </w:pPr>
      <w:r w:rsidRPr="00D02408">
        <w:t xml:space="preserve">Meehan, D., &amp; Arrick, E. (2004). </w:t>
      </w:r>
      <w:r w:rsidRPr="00D02408">
        <w:rPr>
          <w:i/>
        </w:rPr>
        <w:t>Leadership development programs: Investing in individuals</w:t>
      </w:r>
      <w:r w:rsidRPr="00D02408">
        <w:t xml:space="preserve">. Retrieved from New York: </w:t>
      </w:r>
    </w:p>
    <w:p w14:paraId="45C81206" w14:textId="77777777" w:rsidR="00D02408" w:rsidRPr="00D02408" w:rsidRDefault="00D02408" w:rsidP="00D02408">
      <w:pPr>
        <w:pStyle w:val="EndNoteBibliography"/>
      </w:pPr>
      <w:r w:rsidRPr="00D02408">
        <w:t xml:space="preserve">Mintzberg, H. (1983). </w:t>
      </w:r>
      <w:r w:rsidRPr="00D02408">
        <w:rPr>
          <w:i/>
        </w:rPr>
        <w:t>Structure in fives: Designing effective organizations</w:t>
      </w:r>
      <w:r w:rsidRPr="00D02408">
        <w:t>. Englewood Cliffs, N.J.: Prentice-Hall.</w:t>
      </w:r>
    </w:p>
    <w:p w14:paraId="67487AD0" w14:textId="77777777" w:rsidR="00D02408" w:rsidRPr="00D02408" w:rsidRDefault="00D02408" w:rsidP="00D02408">
      <w:pPr>
        <w:pStyle w:val="EndNoteBibliography"/>
      </w:pPr>
      <w:r w:rsidRPr="00D02408">
        <w:t xml:space="preserve">Mintzberg, H. (1994). </w:t>
      </w:r>
      <w:r w:rsidRPr="00D02408">
        <w:rPr>
          <w:i/>
        </w:rPr>
        <w:t>The rise and fall of strategic planning: Reconceiving roles for planning, plans, planners</w:t>
      </w:r>
      <w:r w:rsidRPr="00D02408">
        <w:t>. New York: Free Press.</w:t>
      </w:r>
    </w:p>
    <w:p w14:paraId="4A179A9C" w14:textId="77777777" w:rsidR="00D02408" w:rsidRPr="00D02408" w:rsidRDefault="00D02408" w:rsidP="00D02408">
      <w:pPr>
        <w:pStyle w:val="EndNoteBibliography"/>
      </w:pPr>
      <w:r w:rsidRPr="00D02408">
        <w:t xml:space="preserve">Nanus, B. (1992). </w:t>
      </w:r>
      <w:r w:rsidRPr="00D02408">
        <w:rPr>
          <w:i/>
        </w:rPr>
        <w:t>Visionary leadership: Creating a compelling sense of direction for your organization</w:t>
      </w:r>
      <w:r w:rsidRPr="00D02408">
        <w:t xml:space="preserve"> (1st ed.). San Francisco: Jossey-Bass.</w:t>
      </w:r>
    </w:p>
    <w:p w14:paraId="5975545C" w14:textId="77777777" w:rsidR="00D02408" w:rsidRPr="00D02408" w:rsidRDefault="00D02408" w:rsidP="00D02408">
      <w:pPr>
        <w:pStyle w:val="EndNoteBibliography"/>
      </w:pPr>
      <w:r w:rsidRPr="00D02408">
        <w:t xml:space="preserve">Nutt, P. C. (1999). Surprising but true: Half the decisions in organizations fail. </w:t>
      </w:r>
      <w:r w:rsidRPr="00D02408">
        <w:rPr>
          <w:i/>
        </w:rPr>
        <w:t>Academy of Management Executive, 12</w:t>
      </w:r>
      <w:r w:rsidRPr="00D02408">
        <w:t xml:space="preserve">(4), 75-90. </w:t>
      </w:r>
    </w:p>
    <w:p w14:paraId="31F35766" w14:textId="77777777" w:rsidR="00D02408" w:rsidRPr="00D02408" w:rsidRDefault="00D02408" w:rsidP="00D02408">
      <w:pPr>
        <w:pStyle w:val="EndNoteBibliography"/>
      </w:pPr>
      <w:r w:rsidRPr="00D02408">
        <w:t xml:space="preserve">Pink, D. H. (2009). </w:t>
      </w:r>
      <w:r w:rsidRPr="00D02408">
        <w:rPr>
          <w:i/>
        </w:rPr>
        <w:t>Drive: The surprising truth about what motivates us</w:t>
      </w:r>
      <w:r w:rsidRPr="00D02408">
        <w:t>. New York, NY: Riverhead Books.</w:t>
      </w:r>
    </w:p>
    <w:p w14:paraId="694AD109" w14:textId="77777777" w:rsidR="00D02408" w:rsidRPr="00D02408" w:rsidRDefault="00D02408" w:rsidP="00D02408">
      <w:pPr>
        <w:pStyle w:val="EndNoteBibliography"/>
      </w:pPr>
      <w:r w:rsidRPr="00D02408">
        <w:t xml:space="preserve">Rafferty, A. E., &amp; Griffin, M. A. (2004). Dimensions of transformational leadership: Conceptual and empirical extensions. </w:t>
      </w:r>
      <w:r w:rsidRPr="00D02408">
        <w:rPr>
          <w:i/>
        </w:rPr>
        <w:t>Leadership Quarterly, 15</w:t>
      </w:r>
      <w:r w:rsidRPr="00D02408">
        <w:t xml:space="preserve">(3), 355-380. </w:t>
      </w:r>
    </w:p>
    <w:p w14:paraId="637A50F6" w14:textId="77777777" w:rsidR="00D02408" w:rsidRPr="00D02408" w:rsidRDefault="00D02408" w:rsidP="00D02408">
      <w:pPr>
        <w:pStyle w:val="EndNoteBibliography"/>
      </w:pPr>
      <w:r w:rsidRPr="00D02408">
        <w:t xml:space="preserve">Reinelt, C., Foster, P., &amp; Sullivan, S. (2002). </w:t>
      </w:r>
      <w:r w:rsidRPr="00D02408">
        <w:rPr>
          <w:i/>
        </w:rPr>
        <w:t>Evaluating outcomes and impacts: A scan of 55 leadership development programs</w:t>
      </w:r>
      <w:r w:rsidRPr="00D02408">
        <w:t xml:space="preserve">. Retrieved from Battle Creek, MI: </w:t>
      </w:r>
    </w:p>
    <w:p w14:paraId="772779BF" w14:textId="77777777" w:rsidR="00D02408" w:rsidRPr="00D02408" w:rsidRDefault="00D02408" w:rsidP="00D02408">
      <w:pPr>
        <w:pStyle w:val="EndNoteBibliography"/>
      </w:pPr>
      <w:r w:rsidRPr="00D02408">
        <w:t xml:space="preserve">Rigby, D., &amp; Bilodeau, B. (2011). </w:t>
      </w:r>
      <w:r w:rsidRPr="00D02408">
        <w:rPr>
          <w:i/>
        </w:rPr>
        <w:t>Management tools and trends 2011</w:t>
      </w:r>
      <w:r w:rsidRPr="00D02408">
        <w:t xml:space="preserve">. Retrieved from Boston: </w:t>
      </w:r>
    </w:p>
    <w:p w14:paraId="22C36167" w14:textId="77777777" w:rsidR="00D02408" w:rsidRPr="00D02408" w:rsidRDefault="00D02408" w:rsidP="00D02408">
      <w:pPr>
        <w:pStyle w:val="EndNoteBibliography"/>
      </w:pPr>
      <w:r w:rsidRPr="00D02408">
        <w:t xml:space="preserve">Rowe, W. G. (2001). Creating wealth in organizations: The role of strategic leadership. </w:t>
      </w:r>
      <w:r w:rsidRPr="00D02408">
        <w:rPr>
          <w:i/>
        </w:rPr>
        <w:t>Academy of Management Executive, 15</w:t>
      </w:r>
      <w:r w:rsidRPr="00D02408">
        <w:t xml:space="preserve">(1), 81-94. </w:t>
      </w:r>
    </w:p>
    <w:p w14:paraId="5BA81720" w14:textId="77777777" w:rsidR="00D02408" w:rsidRPr="00D02408" w:rsidRDefault="00D02408" w:rsidP="00D02408">
      <w:pPr>
        <w:pStyle w:val="EndNoteBibliography"/>
      </w:pPr>
      <w:r w:rsidRPr="00D02408">
        <w:t xml:space="preserve">Sashkin, M. (1995). Visionary Leadership. In J. T. Wren (Ed.), </w:t>
      </w:r>
      <w:r w:rsidRPr="00D02408">
        <w:rPr>
          <w:i/>
        </w:rPr>
        <w:t>The leader's companion: Insights on leadership through the ages</w:t>
      </w:r>
      <w:r w:rsidRPr="00D02408">
        <w:t xml:space="preserve"> (pp. 402-407). New York: Free Press.</w:t>
      </w:r>
    </w:p>
    <w:p w14:paraId="4A536BDF" w14:textId="77777777" w:rsidR="00D02408" w:rsidRPr="00D02408" w:rsidRDefault="00D02408" w:rsidP="00D02408">
      <w:pPr>
        <w:pStyle w:val="EndNoteBibliography"/>
      </w:pPr>
      <w:r w:rsidRPr="00D02408">
        <w:t xml:space="preserve">Senge, P. M. (1990). </w:t>
      </w:r>
      <w:r w:rsidRPr="00D02408">
        <w:rPr>
          <w:i/>
        </w:rPr>
        <w:t>The fifth discipline: The art and practice of the learning organization</w:t>
      </w:r>
      <w:r w:rsidRPr="00D02408">
        <w:t xml:space="preserve"> (1st ed.). New York: Doubleday/Currency.</w:t>
      </w:r>
    </w:p>
    <w:p w14:paraId="3C80650C" w14:textId="77777777" w:rsidR="00D02408" w:rsidRPr="00D02408" w:rsidRDefault="00D02408" w:rsidP="00D02408">
      <w:pPr>
        <w:pStyle w:val="EndNoteBibliography"/>
      </w:pPr>
      <w:r w:rsidRPr="00D02408">
        <w:t xml:space="preserve">Senge, P. M. (2006). </w:t>
      </w:r>
      <w:r w:rsidRPr="00D02408">
        <w:rPr>
          <w:i/>
        </w:rPr>
        <w:t>The fifth discipline: The art and practice of the learning organization</w:t>
      </w:r>
      <w:r w:rsidRPr="00D02408">
        <w:t xml:space="preserve"> (Rev. and updated. ed.). New York: Doubleday/Currency.</w:t>
      </w:r>
    </w:p>
    <w:p w14:paraId="11296D4D" w14:textId="77777777" w:rsidR="00D02408" w:rsidRPr="00D02408" w:rsidRDefault="00D02408" w:rsidP="00D02408">
      <w:pPr>
        <w:pStyle w:val="EndNoteBibliography"/>
      </w:pPr>
      <w:r w:rsidRPr="00D02408">
        <w:t xml:space="preserve">Shamir, B., Zakay, E., Breinin, E., &amp; Popper, M. (1998). Correlates of charismatic leader behavior in military units: Subordinates' attitudes, unit characteristics, and superiors' appraisals of leader performance. </w:t>
      </w:r>
      <w:r w:rsidRPr="00D02408">
        <w:rPr>
          <w:i/>
        </w:rPr>
        <w:t>Academy of Management Review, 41</w:t>
      </w:r>
      <w:r w:rsidRPr="00D02408">
        <w:t xml:space="preserve">(4), 387-406. </w:t>
      </w:r>
    </w:p>
    <w:p w14:paraId="70F6690C" w14:textId="77777777" w:rsidR="00D02408" w:rsidRPr="00D02408" w:rsidRDefault="00D02408" w:rsidP="00D02408">
      <w:pPr>
        <w:pStyle w:val="EndNoteBibliography"/>
      </w:pPr>
      <w:r w:rsidRPr="00D02408">
        <w:t xml:space="preserve">Strange, J. M., &amp; Mumford, M. D. (2002). The origins of vision: Charismatic versus ideological leadership. </w:t>
      </w:r>
      <w:r w:rsidRPr="00D02408">
        <w:rPr>
          <w:i/>
        </w:rPr>
        <w:t>Leadership Quarterly, 13</w:t>
      </w:r>
      <w:r w:rsidRPr="00D02408">
        <w:t xml:space="preserve">(4), 343. </w:t>
      </w:r>
    </w:p>
    <w:p w14:paraId="78404F9B" w14:textId="77777777" w:rsidR="00D02408" w:rsidRPr="00D02408" w:rsidRDefault="00D02408" w:rsidP="00D02408">
      <w:pPr>
        <w:pStyle w:val="EndNoteBibliography"/>
      </w:pPr>
      <w:r w:rsidRPr="00D02408">
        <w:t xml:space="preserve">Tichy, N. M., &amp; Cohen, E. B. (1997). </w:t>
      </w:r>
      <w:r w:rsidRPr="00D02408">
        <w:rPr>
          <w:i/>
        </w:rPr>
        <w:t>The leadership engine: How winning companies build leaders at every level</w:t>
      </w:r>
      <w:r w:rsidRPr="00D02408">
        <w:t xml:space="preserve"> (1st ed.). New York: Harper Business.</w:t>
      </w:r>
    </w:p>
    <w:p w14:paraId="2BC262D7" w14:textId="77777777" w:rsidR="00D02408" w:rsidRPr="00D02408" w:rsidRDefault="00D02408" w:rsidP="00D02408">
      <w:pPr>
        <w:pStyle w:val="EndNoteBibliography"/>
      </w:pPr>
      <w:r w:rsidRPr="00D02408">
        <w:t xml:space="preserve">Tichy, N. M., &amp; Devanna, M. A. (1986). The transformational leader. </w:t>
      </w:r>
      <w:r w:rsidRPr="00D02408">
        <w:rPr>
          <w:i/>
        </w:rPr>
        <w:t>Training and Development Journal, 40</w:t>
      </w:r>
      <w:r w:rsidRPr="00D02408">
        <w:t xml:space="preserve">(7), 26-33. </w:t>
      </w:r>
    </w:p>
    <w:p w14:paraId="77D9D9A4" w14:textId="77777777" w:rsidR="00D02408" w:rsidRPr="00D02408" w:rsidRDefault="00D02408" w:rsidP="00D02408">
      <w:pPr>
        <w:pStyle w:val="EndNoteBibliography"/>
      </w:pPr>
      <w:r w:rsidRPr="00D02408">
        <w:t xml:space="preserve">Vaill, P. B. (2002). Visionary leadership. In A. R. Cohen (Ed.), </w:t>
      </w:r>
      <w:r w:rsidRPr="00D02408">
        <w:rPr>
          <w:i/>
        </w:rPr>
        <w:t>The portable MBA in management</w:t>
      </w:r>
      <w:r w:rsidRPr="00D02408">
        <w:t xml:space="preserve"> (2nd ed., pp. 17-47). New York: John Wiley.</w:t>
      </w:r>
    </w:p>
    <w:p w14:paraId="61E95225" w14:textId="77777777" w:rsidR="00D02408" w:rsidRPr="00D02408" w:rsidRDefault="00D02408" w:rsidP="00D02408">
      <w:pPr>
        <w:pStyle w:val="EndNoteBibliography"/>
      </w:pPr>
      <w:r w:rsidRPr="00D02408">
        <w:t xml:space="preserve">Vroom, V. H., &amp; Yetton, P. W. (1973). </w:t>
      </w:r>
      <w:r w:rsidRPr="00D02408">
        <w:rPr>
          <w:i/>
        </w:rPr>
        <w:t>Leadership and decision-making</w:t>
      </w:r>
      <w:r w:rsidRPr="00D02408">
        <w:t>. [Pittsburgh]: University of Pittsburgh Press.</w:t>
      </w:r>
    </w:p>
    <w:p w14:paraId="7255BACF" w14:textId="77777777" w:rsidR="00D02408" w:rsidRPr="00D02408" w:rsidRDefault="00D02408" w:rsidP="00D02408">
      <w:pPr>
        <w:pStyle w:val="EndNoteBibliography"/>
      </w:pPr>
      <w:r w:rsidRPr="00D02408">
        <w:t xml:space="preserve">Wheatley, M. (1999). </w:t>
      </w:r>
      <w:r w:rsidRPr="00D02408">
        <w:rPr>
          <w:i/>
        </w:rPr>
        <w:t>Leadership and the new science: Discovering order in a chaotic world</w:t>
      </w:r>
      <w:r w:rsidRPr="00D02408">
        <w:t xml:space="preserve"> (2nd ed.). San Francisco: Berrett-Koehler </w:t>
      </w:r>
    </w:p>
    <w:p w14:paraId="55823E4E" w14:textId="77777777" w:rsidR="00D02408" w:rsidRPr="00D02408" w:rsidRDefault="00D02408" w:rsidP="00D02408">
      <w:pPr>
        <w:pStyle w:val="EndNoteBibliography"/>
      </w:pPr>
      <w:r w:rsidRPr="00D02408">
        <w:t xml:space="preserve">Yukl, G. (2002). </w:t>
      </w:r>
      <w:r w:rsidRPr="00D02408">
        <w:rPr>
          <w:i/>
        </w:rPr>
        <w:t>Leadership in organizations</w:t>
      </w:r>
      <w:r w:rsidRPr="00D02408">
        <w:t xml:space="preserve"> (5th ed.). Upper Saddle River, NJ: Prentice Hall.</w:t>
      </w:r>
    </w:p>
    <w:p w14:paraId="75349193" w14:textId="77777777" w:rsidR="00D02408" w:rsidRPr="00D02408" w:rsidRDefault="00D02408" w:rsidP="00D02408">
      <w:pPr>
        <w:pStyle w:val="EndNoteBibliography"/>
      </w:pPr>
      <w:r w:rsidRPr="00D02408">
        <w:t xml:space="preserve">Yukl, G. (2010). </w:t>
      </w:r>
      <w:r w:rsidRPr="00D02408">
        <w:rPr>
          <w:i/>
        </w:rPr>
        <w:t>Leadership in organizations</w:t>
      </w:r>
      <w:r w:rsidRPr="00D02408">
        <w:t xml:space="preserve"> (7th ed.). Upper Saddle River, N.J.: Prentice Hall.</w:t>
      </w:r>
    </w:p>
    <w:p w14:paraId="3DAA41F1" w14:textId="278D5CF9" w:rsidR="002B233A" w:rsidRDefault="009B2A09" w:rsidP="00381345">
      <w:pPr>
        <w:pStyle w:val="Header"/>
        <w:widowControl/>
      </w:pPr>
      <w:r w:rsidRPr="003B5EED">
        <w:fldChar w:fldCharType="end"/>
      </w:r>
      <w:bookmarkStart w:id="35" w:name="_Toc444854761"/>
    </w:p>
    <w:p w14:paraId="6DE92768" w14:textId="77777777" w:rsidR="00CC4224" w:rsidRDefault="00CC4224">
      <w:pPr>
        <w:widowControl/>
        <w:rPr>
          <w:b/>
          <w:caps/>
          <w:sz w:val="32"/>
        </w:rPr>
      </w:pPr>
      <w:r>
        <w:br w:type="page"/>
      </w:r>
    </w:p>
    <w:p w14:paraId="5E251BE2" w14:textId="10487333" w:rsidR="00554F5A" w:rsidRPr="00A70228" w:rsidRDefault="00554F5A" w:rsidP="00381345">
      <w:pPr>
        <w:pStyle w:val="Header"/>
        <w:widowControl/>
      </w:pPr>
      <w:bookmarkStart w:id="36" w:name="_Toc465684124"/>
      <w:r>
        <w:lastRenderedPageBreak/>
        <w:t>Endnotes</w:t>
      </w:r>
      <w:bookmarkEnd w:id="35"/>
      <w:bookmarkEnd w:id="36"/>
    </w:p>
    <w:sectPr w:rsidR="00554F5A" w:rsidRPr="00A70228" w:rsidSect="00BF7214">
      <w:headerReference w:type="even" r:id="rId11"/>
      <w:headerReference w:type="default" r:id="rId12"/>
      <w:footerReference w:type="even" r:id="rId13"/>
      <w:headerReference w:type="first" r:id="rId14"/>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5C8251" w14:textId="77777777" w:rsidR="00046637" w:rsidRDefault="00046637" w:rsidP="001448E0"/>
  </w:endnote>
  <w:endnote w:type="continuationSeparator" w:id="0">
    <w:p w14:paraId="56D8E068" w14:textId="77777777" w:rsidR="00046637" w:rsidRPr="00C11DF8" w:rsidRDefault="00046637" w:rsidP="001448E0">
      <w:pPr>
        <w:pStyle w:val="Footer"/>
      </w:pPr>
    </w:p>
  </w:endnote>
  <w:endnote w:id="1">
    <w:p w14:paraId="05F27958"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2">
    <w:p w14:paraId="4225E628"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3">
    <w:p w14:paraId="42FB676B"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4">
    <w:p w14:paraId="41BB5A60"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5">
    <w:p w14:paraId="4B86DAEF"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6">
    <w:p w14:paraId="0F89D64C"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7">
    <w:p w14:paraId="35EEE26C"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8">
    <w:p w14:paraId="287127A5"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9">
    <w:p w14:paraId="180AB9B0"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
    <w:p w14:paraId="6E82591F"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1">
    <w:p w14:paraId="19A1DF58" w14:textId="77777777" w:rsidR="00804E6D" w:rsidRPr="0056343A" w:rsidRDefault="00804E6D" w:rsidP="00804E6D">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2">
    <w:p w14:paraId="5FD775EE"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3">
    <w:p w14:paraId="67D425E4"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4">
    <w:p w14:paraId="50BE9463"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5">
    <w:p w14:paraId="3A4F7DC5"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6">
    <w:p w14:paraId="1698C64F"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7">
    <w:p w14:paraId="7DFC9312"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8">
    <w:p w14:paraId="5DA31997"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9">
    <w:p w14:paraId="5519A007"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20">
    <w:p w14:paraId="531D1524"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21">
    <w:p w14:paraId="1DC0F5CC"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22">
    <w:p w14:paraId="575C570A"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23">
    <w:p w14:paraId="0C8410CC"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24">
    <w:p w14:paraId="418526BE"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25">
    <w:p w14:paraId="2C2C2F8D"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26">
    <w:p w14:paraId="3628F69C"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27">
    <w:p w14:paraId="5C8995F6"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28">
    <w:p w14:paraId="254AEFA9"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29">
    <w:p w14:paraId="46D8F272"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30">
    <w:p w14:paraId="0BD9E745"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31">
    <w:p w14:paraId="4189EC1A" w14:textId="7535A5B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804E6D">
        <w:rPr>
          <w:sz w:val="20"/>
          <w:szCs w:val="20"/>
        </w:rPr>
        <w:instrText xml:space="preserve"> ADDIN EN.CITE &lt;EndNote&gt;&lt;Cite&gt;&lt;Author&gt;Mintzberg&lt;/Author&gt;&lt;Year&gt;1994&lt;/Year&gt;&lt;RecNum&gt;95&lt;/RecNum&gt;&lt;Pages&gt;209-210&lt;/Pages&gt;&lt;DisplayText&gt;(Mintzberg, 1994,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00804E6D">
        <w:rPr>
          <w:noProof/>
          <w:sz w:val="20"/>
          <w:szCs w:val="20"/>
        </w:rPr>
        <w:t>(Mintzberg, 1994, pp. 209-210)</w:t>
      </w:r>
      <w:r w:rsidRPr="0056343A">
        <w:rPr>
          <w:sz w:val="20"/>
          <w:szCs w:val="20"/>
        </w:rPr>
        <w:fldChar w:fldCharType="end"/>
      </w:r>
    </w:p>
  </w:endnote>
  <w:endnote w:id="32">
    <w:p w14:paraId="63337776"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33">
    <w:p w14:paraId="487AD7C9"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34">
    <w:p w14:paraId="2BB525C5"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35">
    <w:p w14:paraId="5F76B1AF" w14:textId="308E6658"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804E6D">
        <w:rPr>
          <w:sz w:val="20"/>
          <w:szCs w:val="20"/>
        </w:rPr>
        <w:instrText xml:space="preserve"> ADDIN EN.CITE &lt;EndNote&gt;&lt;Cite&gt;&lt;Author&gt;Mintzberg&lt;/Author&gt;&lt;Year&gt;1994&lt;/Year&gt;&lt;RecNum&gt;95&lt;/RecNum&gt;&lt;Pages&gt;293&lt;/Pages&gt;&lt;DisplayText&gt;(Mintzberg, 1994,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00804E6D">
        <w:rPr>
          <w:noProof/>
          <w:sz w:val="20"/>
          <w:szCs w:val="20"/>
        </w:rPr>
        <w:t>(Mintzberg, 1994, p. 293)</w:t>
      </w:r>
      <w:r w:rsidRPr="0056343A">
        <w:rPr>
          <w:sz w:val="20"/>
          <w:szCs w:val="20"/>
        </w:rPr>
        <w:fldChar w:fldCharType="end"/>
      </w:r>
    </w:p>
  </w:endnote>
  <w:endnote w:id="36">
    <w:p w14:paraId="678B6C79"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37">
    <w:p w14:paraId="6ACD5F5B"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38">
    <w:p w14:paraId="63D01A7F"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39">
    <w:p w14:paraId="41955E77"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40">
    <w:p w14:paraId="1A55DD64"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41">
    <w:p w14:paraId="6B1AF6DA"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42">
    <w:p w14:paraId="047D0BE0"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43">
    <w:p w14:paraId="4C3D3B75"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44">
    <w:p w14:paraId="641EE25A"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45">
    <w:p w14:paraId="0FDE7149"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46">
    <w:p w14:paraId="63ACC825"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47">
    <w:p w14:paraId="76873058"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48">
    <w:p w14:paraId="3B56984E"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49">
    <w:p w14:paraId="041DB764"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50">
    <w:p w14:paraId="03111CA5" w14:textId="6DB031D2"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51">
    <w:p w14:paraId="4284AAF3" w14:textId="2909C5BF"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804E6D">
        <w:rPr>
          <w:sz w:val="20"/>
          <w:szCs w:val="20"/>
        </w:rPr>
        <w:instrText xml:space="preserve"> ADDIN EN.CITE &lt;EndNote&gt;&lt;Cite&gt;&lt;Author&gt;Mintzberg&lt;/Author&gt;&lt;Year&gt;1994&lt;/Year&gt;&lt;RecNum&gt;95&lt;/RecNum&gt;&lt;Pages&gt;115&lt;/Pages&gt;&lt;DisplayText&gt;(Mintzberg, 1994,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00804E6D">
        <w:rPr>
          <w:noProof/>
          <w:sz w:val="20"/>
          <w:szCs w:val="20"/>
        </w:rPr>
        <w:t>(Mintzberg, 1994, p. 115)</w:t>
      </w:r>
      <w:r w:rsidRPr="0056343A">
        <w:rPr>
          <w:sz w:val="20"/>
          <w:szCs w:val="20"/>
        </w:rPr>
        <w:fldChar w:fldCharType="end"/>
      </w:r>
    </w:p>
  </w:endnote>
  <w:endnote w:id="52">
    <w:p w14:paraId="769F1148" w14:textId="7A73F413"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53">
    <w:p w14:paraId="4F66E24E"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54">
    <w:p w14:paraId="39049A96"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55">
    <w:p w14:paraId="00AB3494" w14:textId="77777777" w:rsidR="00897796" w:rsidRPr="0056343A" w:rsidRDefault="00897796"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56">
    <w:p w14:paraId="48170DF2" w14:textId="168B1C8B" w:rsidR="0016368B" w:rsidRPr="0056343A" w:rsidRDefault="0016368B" w:rsidP="0016368B">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D02408">
        <w:rPr>
          <w:sz w:val="20"/>
          <w:szCs w:val="20"/>
        </w:rPr>
        <w:instrText xml:space="preserve"> ADDIN EN.CITE &lt;EndNote&gt;&lt;Cite&gt;&lt;Author&gt;Mintzberg&lt;/Author&gt;&lt;Year&gt;1994&lt;/Year&gt;&lt;RecNum&gt;95&lt;/RecNum&gt;&lt;Pages&gt;270-272&lt;/Pages&gt;&lt;DisplayText&gt;(Mintzberg, 1994,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00D02408">
        <w:rPr>
          <w:noProof/>
          <w:sz w:val="20"/>
          <w:szCs w:val="20"/>
        </w:rPr>
        <w:t>(Mintzberg, 1994, pp. 270-272)</w:t>
      </w:r>
      <w:r w:rsidRPr="0056343A">
        <w:rPr>
          <w:sz w:val="20"/>
          <w:szCs w:val="20"/>
        </w:rPr>
        <w:fldChar w:fldCharType="end"/>
      </w:r>
    </w:p>
  </w:endnote>
  <w:endnote w:id="57">
    <w:p w14:paraId="377ECA64" w14:textId="77777777" w:rsidR="0016368B" w:rsidRPr="0056343A" w:rsidRDefault="0016368B" w:rsidP="0016368B">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58">
    <w:p w14:paraId="16273120" w14:textId="77777777" w:rsidR="0016368B" w:rsidRPr="0056343A" w:rsidRDefault="0016368B" w:rsidP="0016368B">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897796" w:rsidRDefault="00897796"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897796" w:rsidRDefault="00897796" w:rsidP="001448E0">
    <w:pPr>
      <w:pStyle w:val="Footer"/>
    </w:pPr>
  </w:p>
  <w:p w14:paraId="6AC69164" w14:textId="77777777" w:rsidR="00897796" w:rsidRDefault="00897796" w:rsidP="001448E0"/>
  <w:p w14:paraId="6E5EF414" w14:textId="77777777" w:rsidR="00897796" w:rsidRDefault="00897796"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0059A" w14:textId="77777777" w:rsidR="00046637" w:rsidRDefault="00046637" w:rsidP="001448E0">
      <w:r>
        <w:separator/>
      </w:r>
    </w:p>
  </w:footnote>
  <w:footnote w:type="continuationSeparator" w:id="0">
    <w:p w14:paraId="19639C75" w14:textId="77777777" w:rsidR="00046637" w:rsidRDefault="00046637" w:rsidP="001448E0">
      <w:r>
        <w:continuationSeparator/>
      </w:r>
    </w:p>
  </w:footnote>
  <w:footnote w:id="1">
    <w:p w14:paraId="0CCEDFA0" w14:textId="06088C95" w:rsidR="00897796" w:rsidRDefault="00897796" w:rsidP="001448E0">
      <w:r>
        <w:rPr>
          <w:rStyle w:val="FootnoteReference"/>
        </w:rPr>
        <w:footnoteRef/>
      </w:r>
      <w:r>
        <w:t xml:space="preserve"> This book is built upon a template derived from Results Now for Nonprofits: Purpose, Strategy, Operations, and Governance </w:t>
      </w:r>
      <w:r>
        <w:fldChar w:fldCharType="begin"/>
      </w:r>
      <w:r w:rsidR="00804E6D">
        <w:instrText xml:space="preserve"> ADDIN EN.CITE &lt;EndNote&gt;&lt;Cite&gt;&lt;Author&gt;Light&lt;/Author&gt;&lt;Year&gt;2011&lt;/Year&gt;&lt;RecNum&gt;1444&lt;/RecNum&gt;&lt;Pages&gt;85&lt;/Pages&gt;&lt;DisplayText&gt;(Light, 2011, p. 85)&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sidR="00804E6D">
        <w:rPr>
          <w:noProof/>
        </w:rPr>
        <w:t>(Light, 2011, p. 85)</w:t>
      </w:r>
      <w:r>
        <w:fldChar w:fldCharType="end"/>
      </w:r>
      <w:r>
        <w:t xml:space="preserve">. All content herein © Mark Light, 2016. Thanks to Dottie Bris-Bois for invaluable editing, clarifying insights, and sharing examples of her sustainable strategy work.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897796" w:rsidRDefault="00897796"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897796" w:rsidRDefault="00897796" w:rsidP="001448E0">
    <w:pPr>
      <w:pStyle w:val="Header"/>
    </w:pPr>
  </w:p>
  <w:p w14:paraId="78A1DC63" w14:textId="77777777" w:rsidR="00897796" w:rsidRDefault="00897796" w:rsidP="001448E0"/>
  <w:p w14:paraId="729E25FC" w14:textId="77777777" w:rsidR="00897796" w:rsidRDefault="00897796"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7D4F9" w14:textId="77777777" w:rsidR="00897796" w:rsidRPr="005D7A82" w:rsidRDefault="00897796" w:rsidP="001448E0">
    <w:pPr>
      <w:pStyle w:val="Header"/>
      <w:jc w:val="right"/>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D02408">
      <w:rPr>
        <w:rStyle w:val="PageNumber"/>
        <w:rFonts w:cs="Arial"/>
        <w:b w:val="0"/>
        <w:noProof/>
      </w:rPr>
      <w:t>16</w:t>
    </w:r>
    <w:r w:rsidRPr="005D7A82">
      <w:rPr>
        <w:rStyle w:val="PageNumber"/>
        <w:rFonts w:cs="Arial"/>
        <w:b w:val="0"/>
      </w:rPr>
      <w:fldChar w:fldCharType="end"/>
    </w:r>
  </w:p>
  <w:p w14:paraId="74820708" w14:textId="77777777" w:rsidR="00897796" w:rsidRDefault="00897796" w:rsidP="001448E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897796" w:rsidRDefault="00897796"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6"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48B10CA"/>
    <w:multiLevelType w:val="multilevel"/>
    <w:tmpl w:val="5484D360"/>
    <w:numStyleLink w:val="StyleStyleBulletedSymbolsymbolLeft0Hanging015O"/>
  </w:abstractNum>
  <w:abstractNum w:abstractNumId="32"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5"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7"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39"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B8C67A2"/>
    <w:multiLevelType w:val="multilevel"/>
    <w:tmpl w:val="061EFC90"/>
    <w:numStyleLink w:val="StyleOutlinenumberedWingdingssymbolBoldLeft0Hangin"/>
  </w:abstractNum>
  <w:abstractNum w:abstractNumId="41"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2CA629BA"/>
    <w:multiLevelType w:val="hybridMultilevel"/>
    <w:tmpl w:val="DBAABC9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2D235050"/>
    <w:multiLevelType w:val="multilevel"/>
    <w:tmpl w:val="5484D360"/>
    <w:numStyleLink w:val="StyleBulletedSymbolsymbolLeft0Hanging015"/>
  </w:abstractNum>
  <w:abstractNum w:abstractNumId="45"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1"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2"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FD7630D"/>
    <w:multiLevelType w:val="multilevel"/>
    <w:tmpl w:val="5484D360"/>
    <w:numStyleLink w:val="StyleStyleBulletedSymbolsymbolLeft0Hanging015O"/>
  </w:abstractNum>
  <w:abstractNum w:abstractNumId="67"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43D7588F"/>
    <w:multiLevelType w:val="hybridMultilevel"/>
    <w:tmpl w:val="5CB4BFDA"/>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8911D51"/>
    <w:multiLevelType w:val="multilevel"/>
    <w:tmpl w:val="5484D360"/>
    <w:numStyleLink w:val="StyleStyleBulletedSymbolsymbolLeft0Hanging015O"/>
  </w:abstractNum>
  <w:abstractNum w:abstractNumId="78"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5"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0"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522634D0"/>
    <w:multiLevelType w:val="hybridMultilevel"/>
    <w:tmpl w:val="B650A90E"/>
    <w:lvl w:ilvl="0" w:tplc="F7947D9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7"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5" w15:restartNumberingAfterBreak="0">
    <w:nsid w:val="636E482A"/>
    <w:multiLevelType w:val="multilevel"/>
    <w:tmpl w:val="5484D360"/>
    <w:numStyleLink w:val="StyleStyleBulletedSymbolsymbolLeft0Hanging015O"/>
  </w:abstractNum>
  <w:abstractNum w:abstractNumId="106"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7"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1"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5"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6"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0"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3"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5"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6"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2945BF1"/>
    <w:multiLevelType w:val="hybridMultilevel"/>
    <w:tmpl w:val="D7D24BDE"/>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3"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8"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4"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18"/>
  </w:num>
  <w:num w:numId="3">
    <w:abstractNumId w:val="36"/>
  </w:num>
  <w:num w:numId="4">
    <w:abstractNumId w:val="115"/>
  </w:num>
  <w:num w:numId="5">
    <w:abstractNumId w:val="1"/>
  </w:num>
  <w:num w:numId="6">
    <w:abstractNumId w:val="110"/>
  </w:num>
  <w:num w:numId="7">
    <w:abstractNumId w:val="111"/>
  </w:num>
  <w:num w:numId="8">
    <w:abstractNumId w:val="143"/>
  </w:num>
  <w:num w:numId="9">
    <w:abstractNumId w:val="57"/>
  </w:num>
  <w:num w:numId="10">
    <w:abstractNumId w:val="14"/>
  </w:num>
  <w:num w:numId="11">
    <w:abstractNumId w:val="38"/>
  </w:num>
  <w:num w:numId="12">
    <w:abstractNumId w:val="126"/>
  </w:num>
  <w:num w:numId="13">
    <w:abstractNumId w:val="15"/>
  </w:num>
  <w:num w:numId="14">
    <w:abstractNumId w:val="117"/>
  </w:num>
  <w:num w:numId="15">
    <w:abstractNumId w:val="41"/>
  </w:num>
  <w:num w:numId="16">
    <w:abstractNumId w:val="22"/>
  </w:num>
  <w:num w:numId="17">
    <w:abstractNumId w:val="132"/>
  </w:num>
  <w:num w:numId="18">
    <w:abstractNumId w:val="114"/>
  </w:num>
  <w:num w:numId="19">
    <w:abstractNumId w:val="107"/>
  </w:num>
  <w:num w:numId="20">
    <w:abstractNumId w:val="69"/>
  </w:num>
  <w:num w:numId="21">
    <w:abstractNumId w:val="122"/>
  </w:num>
  <w:num w:numId="22">
    <w:abstractNumId w:val="76"/>
  </w:num>
  <w:num w:numId="23">
    <w:abstractNumId w:val="90"/>
  </w:num>
  <w:num w:numId="24">
    <w:abstractNumId w:val="137"/>
  </w:num>
  <w:num w:numId="25">
    <w:abstractNumId w:val="94"/>
  </w:num>
  <w:num w:numId="26">
    <w:abstractNumId w:val="62"/>
  </w:num>
  <w:num w:numId="27">
    <w:abstractNumId w:val="52"/>
  </w:num>
  <w:num w:numId="28">
    <w:abstractNumId w:val="124"/>
  </w:num>
  <w:num w:numId="29">
    <w:abstractNumId w:val="82"/>
  </w:num>
  <w:num w:numId="30">
    <w:abstractNumId w:val="49"/>
  </w:num>
  <w:num w:numId="31">
    <w:abstractNumId w:val="33"/>
  </w:num>
  <w:num w:numId="32">
    <w:abstractNumId w:val="9"/>
  </w:num>
  <w:num w:numId="33">
    <w:abstractNumId w:val="104"/>
  </w:num>
  <w:num w:numId="34">
    <w:abstractNumId w:val="12"/>
  </w:num>
  <w:num w:numId="35">
    <w:abstractNumId w:val="61"/>
  </w:num>
  <w:num w:numId="36">
    <w:abstractNumId w:val="87"/>
  </w:num>
  <w:num w:numId="37">
    <w:abstractNumId w:val="96"/>
  </w:num>
  <w:num w:numId="38">
    <w:abstractNumId w:val="119"/>
  </w:num>
  <w:num w:numId="39">
    <w:abstractNumId w:val="58"/>
  </w:num>
  <w:num w:numId="40">
    <w:abstractNumId w:val="30"/>
  </w:num>
  <w:num w:numId="41">
    <w:abstractNumId w:val="7"/>
  </w:num>
  <w:num w:numId="42">
    <w:abstractNumId w:val="85"/>
  </w:num>
  <w:num w:numId="43">
    <w:abstractNumId w:val="84"/>
  </w:num>
  <w:num w:numId="44">
    <w:abstractNumId w:val="44"/>
  </w:num>
  <w:num w:numId="45">
    <w:abstractNumId w:val="20"/>
  </w:num>
  <w:num w:numId="46">
    <w:abstractNumId w:val="105"/>
  </w:num>
  <w:num w:numId="47">
    <w:abstractNumId w:val="31"/>
  </w:num>
  <w:num w:numId="48">
    <w:abstractNumId w:val="66"/>
  </w:num>
  <w:num w:numId="49">
    <w:abstractNumId w:val="77"/>
  </w:num>
  <w:num w:numId="50">
    <w:abstractNumId w:val="89"/>
  </w:num>
  <w:num w:numId="51">
    <w:abstractNumId w:val="32"/>
  </w:num>
  <w:num w:numId="52">
    <w:abstractNumId w:val="109"/>
  </w:num>
  <w:num w:numId="53">
    <w:abstractNumId w:val="50"/>
  </w:num>
  <w:num w:numId="54">
    <w:abstractNumId w:val="68"/>
  </w:num>
  <w:num w:numId="55">
    <w:abstractNumId w:val="40"/>
  </w:num>
  <w:num w:numId="56">
    <w:abstractNumId w:val="34"/>
  </w:num>
  <w:num w:numId="57">
    <w:abstractNumId w:val="99"/>
  </w:num>
  <w:num w:numId="58">
    <w:abstractNumId w:val="98"/>
  </w:num>
  <w:num w:numId="59">
    <w:abstractNumId w:val="74"/>
  </w:num>
  <w:num w:numId="60">
    <w:abstractNumId w:val="135"/>
  </w:num>
  <w:num w:numId="61">
    <w:abstractNumId w:val="27"/>
  </w:num>
  <w:num w:numId="62">
    <w:abstractNumId w:val="133"/>
  </w:num>
  <w:num w:numId="63">
    <w:abstractNumId w:val="16"/>
  </w:num>
  <w:num w:numId="64">
    <w:abstractNumId w:val="35"/>
  </w:num>
  <w:num w:numId="65">
    <w:abstractNumId w:val="92"/>
  </w:num>
  <w:num w:numId="66">
    <w:abstractNumId w:val="130"/>
  </w:num>
  <w:num w:numId="67">
    <w:abstractNumId w:val="28"/>
  </w:num>
  <w:num w:numId="68">
    <w:abstractNumId w:val="97"/>
  </w:num>
  <w:num w:numId="69">
    <w:abstractNumId w:val="59"/>
  </w:num>
  <w:num w:numId="70">
    <w:abstractNumId w:val="91"/>
  </w:num>
  <w:num w:numId="71">
    <w:abstractNumId w:val="5"/>
  </w:num>
  <w:num w:numId="72">
    <w:abstractNumId w:val="6"/>
  </w:num>
  <w:num w:numId="73">
    <w:abstractNumId w:val="45"/>
  </w:num>
  <w:num w:numId="74">
    <w:abstractNumId w:val="86"/>
  </w:num>
  <w:num w:numId="75">
    <w:abstractNumId w:val="88"/>
  </w:num>
  <w:num w:numId="76">
    <w:abstractNumId w:val="136"/>
  </w:num>
  <w:num w:numId="77">
    <w:abstractNumId w:val="141"/>
  </w:num>
  <w:num w:numId="78">
    <w:abstractNumId w:val="116"/>
  </w:num>
  <w:num w:numId="79">
    <w:abstractNumId w:val="71"/>
  </w:num>
  <w:num w:numId="80">
    <w:abstractNumId w:val="26"/>
  </w:num>
  <w:num w:numId="81">
    <w:abstractNumId w:val="139"/>
  </w:num>
  <w:num w:numId="82">
    <w:abstractNumId w:val="123"/>
  </w:num>
  <w:num w:numId="83">
    <w:abstractNumId w:val="42"/>
  </w:num>
  <w:num w:numId="84">
    <w:abstractNumId w:val="93"/>
  </w:num>
  <w:num w:numId="85">
    <w:abstractNumId w:val="56"/>
  </w:num>
  <w:num w:numId="86">
    <w:abstractNumId w:val="0"/>
  </w:num>
  <w:num w:numId="87">
    <w:abstractNumId w:val="19"/>
  </w:num>
  <w:num w:numId="88">
    <w:abstractNumId w:val="144"/>
  </w:num>
  <w:num w:numId="89">
    <w:abstractNumId w:val="60"/>
  </w:num>
  <w:num w:numId="90">
    <w:abstractNumId w:val="95"/>
  </w:num>
  <w:num w:numId="91">
    <w:abstractNumId w:val="100"/>
  </w:num>
  <w:num w:numId="92">
    <w:abstractNumId w:val="43"/>
  </w:num>
  <w:num w:numId="93">
    <w:abstractNumId w:val="81"/>
  </w:num>
  <w:num w:numId="94">
    <w:abstractNumId w:val="134"/>
  </w:num>
  <w:num w:numId="95">
    <w:abstractNumId w:val="64"/>
  </w:num>
  <w:num w:numId="96">
    <w:abstractNumId w:val="21"/>
  </w:num>
  <w:num w:numId="97">
    <w:abstractNumId w:val="67"/>
  </w:num>
  <w:num w:numId="98">
    <w:abstractNumId w:val="11"/>
  </w:num>
  <w:num w:numId="99">
    <w:abstractNumId w:val="53"/>
  </w:num>
  <w:num w:numId="100">
    <w:abstractNumId w:val="80"/>
  </w:num>
  <w:num w:numId="101">
    <w:abstractNumId w:val="131"/>
  </w:num>
  <w:num w:numId="102">
    <w:abstractNumId w:val="127"/>
  </w:num>
  <w:num w:numId="103">
    <w:abstractNumId w:val="118"/>
  </w:num>
  <w:num w:numId="104">
    <w:abstractNumId w:val="8"/>
  </w:num>
  <w:num w:numId="105">
    <w:abstractNumId w:val="37"/>
  </w:num>
  <w:num w:numId="106">
    <w:abstractNumId w:val="83"/>
  </w:num>
  <w:num w:numId="107">
    <w:abstractNumId w:val="39"/>
  </w:num>
  <w:num w:numId="108">
    <w:abstractNumId w:val="24"/>
  </w:num>
  <w:num w:numId="109">
    <w:abstractNumId w:val="125"/>
  </w:num>
  <w:num w:numId="110">
    <w:abstractNumId w:val="106"/>
  </w:num>
  <w:num w:numId="111">
    <w:abstractNumId w:val="120"/>
  </w:num>
  <w:num w:numId="112">
    <w:abstractNumId w:val="121"/>
  </w:num>
  <w:num w:numId="113">
    <w:abstractNumId w:val="101"/>
  </w:num>
  <w:num w:numId="114">
    <w:abstractNumId w:val="4"/>
  </w:num>
  <w:num w:numId="115">
    <w:abstractNumId w:val="129"/>
  </w:num>
  <w:num w:numId="116">
    <w:abstractNumId w:val="55"/>
  </w:num>
  <w:num w:numId="117">
    <w:abstractNumId w:val="54"/>
  </w:num>
  <w:num w:numId="118">
    <w:abstractNumId w:val="65"/>
  </w:num>
  <w:num w:numId="119">
    <w:abstractNumId w:val="29"/>
  </w:num>
  <w:num w:numId="120">
    <w:abstractNumId w:val="112"/>
  </w:num>
  <w:num w:numId="121">
    <w:abstractNumId w:val="70"/>
  </w:num>
  <w:num w:numId="122">
    <w:abstractNumId w:val="13"/>
  </w:num>
  <w:num w:numId="123">
    <w:abstractNumId w:val="2"/>
  </w:num>
  <w:num w:numId="124">
    <w:abstractNumId w:val="113"/>
  </w:num>
  <w:num w:numId="125">
    <w:abstractNumId w:val="102"/>
  </w:num>
  <w:num w:numId="126">
    <w:abstractNumId w:val="47"/>
  </w:num>
  <w:num w:numId="127">
    <w:abstractNumId w:val="138"/>
  </w:num>
  <w:num w:numId="128">
    <w:abstractNumId w:val="140"/>
  </w:num>
  <w:num w:numId="129">
    <w:abstractNumId w:val="23"/>
  </w:num>
  <w:num w:numId="130">
    <w:abstractNumId w:val="108"/>
  </w:num>
  <w:num w:numId="131">
    <w:abstractNumId w:val="73"/>
  </w:num>
  <w:num w:numId="132">
    <w:abstractNumId w:val="75"/>
  </w:num>
  <w:num w:numId="133">
    <w:abstractNumId w:val="51"/>
  </w:num>
  <w:num w:numId="134">
    <w:abstractNumId w:val="103"/>
  </w:num>
  <w:num w:numId="135">
    <w:abstractNumId w:val="63"/>
  </w:num>
  <w:num w:numId="136">
    <w:abstractNumId w:val="17"/>
  </w:num>
  <w:num w:numId="137">
    <w:abstractNumId w:val="128"/>
  </w:num>
  <w:num w:numId="138">
    <w:abstractNumId w:val="3"/>
  </w:num>
  <w:num w:numId="139">
    <w:abstractNumId w:val="78"/>
  </w:num>
  <w:num w:numId="140">
    <w:abstractNumId w:val="72"/>
  </w:num>
  <w:num w:numId="141">
    <w:abstractNumId w:val="79"/>
  </w:num>
  <w:num w:numId="142">
    <w:abstractNumId w:val="142"/>
  </w:num>
  <w:num w:numId="143">
    <w:abstractNumId w:val="46"/>
  </w:num>
  <w:num w:numId="144">
    <w:abstractNumId w:val="48"/>
  </w:num>
  <w:num w:numId="145">
    <w:abstractNumId w:val="10"/>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removePersonalInformation/>
  <w:removeDateAndTime/>
  <w:embedSystemFonts/>
  <w:activeWritingStyle w:appName="MSWord" w:lang="en-US" w:vendorID="64" w:dllVersion="131078" w:nlCheck="1" w:checkStyle="0"/>
  <w:activeWritingStyle w:appName="MSWord" w:lang="fr-FR" w:vendorID="64" w:dllVersion="131078" w:nlCheck="1" w:checkStyle="0"/>
  <w:proofState w:spelling="clean" w:grammar="clean"/>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34&lt;/item&gt;&lt;item&gt;39&lt;/item&gt;&lt;item&gt;44&lt;/item&gt;&lt;item&gt;45&lt;/item&gt;&lt;item&gt;47&lt;/item&gt;&lt;item&gt;51&lt;/item&gt;&lt;item&gt;52&lt;/item&gt;&lt;item&gt;53&lt;/item&gt;&lt;item&gt;54&lt;/item&gt;&lt;item&gt;62&lt;/item&gt;&lt;item&gt;64&lt;/item&gt;&lt;item&gt;83&lt;/item&gt;&lt;item&gt;84&lt;/item&gt;&lt;item&gt;87&lt;/item&gt;&lt;item&gt;88&lt;/item&gt;&lt;item&gt;89&lt;/item&gt;&lt;item&gt;95&lt;/item&gt;&lt;item&gt;104&lt;/item&gt;&lt;item&gt;105&lt;/item&gt;&lt;item&gt;109&lt;/item&gt;&lt;item&gt;121&lt;/item&gt;&lt;item&gt;127&lt;/item&gt;&lt;item&gt;130&lt;/item&gt;&lt;item&gt;209&lt;/item&gt;&lt;item&gt;277&lt;/item&gt;&lt;item&gt;341&lt;/item&gt;&lt;item&gt;344&lt;/item&gt;&lt;item&gt;345&lt;/item&gt;&lt;item&gt;346&lt;/item&gt;&lt;item&gt;367&lt;/item&gt;&lt;item&gt;382&lt;/item&gt;&lt;item&gt;383&lt;/item&gt;&lt;item&gt;444&lt;/item&gt;&lt;item&gt;447&lt;/item&gt;&lt;item&gt;477&lt;/item&gt;&lt;item&gt;478&lt;/item&gt;&lt;item&gt;571&lt;/item&gt;&lt;item&gt;572&lt;/item&gt;&lt;item&gt;582&lt;/item&gt;&lt;item&gt;682&lt;/item&gt;&lt;item&gt;683&lt;/item&gt;&lt;item&gt;688&lt;/item&gt;&lt;item&gt;777&lt;/item&gt;&lt;item&gt;959&lt;/item&gt;&lt;item&gt;969&lt;/item&gt;&lt;item&gt;1020&lt;/item&gt;&lt;item&gt;1195&lt;/item&gt;&lt;item&gt;1241&lt;/item&gt;&lt;item&gt;1242&lt;/item&gt;&lt;item&gt;1273&lt;/item&gt;&lt;item&gt;1274&lt;/item&gt;&lt;item&gt;1444&lt;/item&gt;&lt;item&gt;1485&lt;/item&gt;&lt;item&gt;1502&lt;/item&gt;&lt;item&gt;1507&lt;/item&gt;&lt;item&gt;1526&lt;/item&gt;&lt;/record-ids&gt;&lt;/item&gt;&lt;/Libraries&gt;"/>
  </w:docVars>
  <w:rsids>
    <w:rsidRoot w:val="00554F5A"/>
    <w:rsid w:val="000009E7"/>
    <w:rsid w:val="0000109D"/>
    <w:rsid w:val="00001D36"/>
    <w:rsid w:val="00001E58"/>
    <w:rsid w:val="0000253B"/>
    <w:rsid w:val="000035E6"/>
    <w:rsid w:val="00004879"/>
    <w:rsid w:val="00004D55"/>
    <w:rsid w:val="00004F55"/>
    <w:rsid w:val="000050D0"/>
    <w:rsid w:val="0000516B"/>
    <w:rsid w:val="00005F59"/>
    <w:rsid w:val="0000649D"/>
    <w:rsid w:val="0000683E"/>
    <w:rsid w:val="0000777E"/>
    <w:rsid w:val="00007936"/>
    <w:rsid w:val="00007979"/>
    <w:rsid w:val="0001007F"/>
    <w:rsid w:val="0001033B"/>
    <w:rsid w:val="000109F0"/>
    <w:rsid w:val="00011827"/>
    <w:rsid w:val="00012016"/>
    <w:rsid w:val="0001203A"/>
    <w:rsid w:val="00012A85"/>
    <w:rsid w:val="00012F5F"/>
    <w:rsid w:val="000134EF"/>
    <w:rsid w:val="000140BE"/>
    <w:rsid w:val="000143EC"/>
    <w:rsid w:val="00014776"/>
    <w:rsid w:val="00014FBE"/>
    <w:rsid w:val="00015ACF"/>
    <w:rsid w:val="0001743F"/>
    <w:rsid w:val="0002018D"/>
    <w:rsid w:val="00020FC5"/>
    <w:rsid w:val="000226B5"/>
    <w:rsid w:val="00023669"/>
    <w:rsid w:val="000237CF"/>
    <w:rsid w:val="00023BF6"/>
    <w:rsid w:val="000253F0"/>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98"/>
    <w:rsid w:val="00035B73"/>
    <w:rsid w:val="00036BB2"/>
    <w:rsid w:val="00037294"/>
    <w:rsid w:val="00037A26"/>
    <w:rsid w:val="00041481"/>
    <w:rsid w:val="0004148A"/>
    <w:rsid w:val="00041E51"/>
    <w:rsid w:val="00042941"/>
    <w:rsid w:val="00043AE8"/>
    <w:rsid w:val="00044A36"/>
    <w:rsid w:val="00045401"/>
    <w:rsid w:val="00045B9D"/>
    <w:rsid w:val="00046637"/>
    <w:rsid w:val="000475E6"/>
    <w:rsid w:val="00047E39"/>
    <w:rsid w:val="0005078E"/>
    <w:rsid w:val="00050A05"/>
    <w:rsid w:val="00052154"/>
    <w:rsid w:val="0005298A"/>
    <w:rsid w:val="00053D0B"/>
    <w:rsid w:val="000546E1"/>
    <w:rsid w:val="00055A8A"/>
    <w:rsid w:val="00056E73"/>
    <w:rsid w:val="000602FA"/>
    <w:rsid w:val="00060F94"/>
    <w:rsid w:val="00061049"/>
    <w:rsid w:val="00061B7A"/>
    <w:rsid w:val="00061E84"/>
    <w:rsid w:val="00064E17"/>
    <w:rsid w:val="00064E7C"/>
    <w:rsid w:val="00065C69"/>
    <w:rsid w:val="00066313"/>
    <w:rsid w:val="00066426"/>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DEB"/>
    <w:rsid w:val="000A6FA1"/>
    <w:rsid w:val="000A71FB"/>
    <w:rsid w:val="000A73D1"/>
    <w:rsid w:val="000A76BB"/>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206E"/>
    <w:rsid w:val="000D2381"/>
    <w:rsid w:val="000D23F9"/>
    <w:rsid w:val="000D2B34"/>
    <w:rsid w:val="000D3705"/>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C34"/>
    <w:rsid w:val="00127599"/>
    <w:rsid w:val="0012774D"/>
    <w:rsid w:val="001304EC"/>
    <w:rsid w:val="001309EA"/>
    <w:rsid w:val="00132773"/>
    <w:rsid w:val="00133692"/>
    <w:rsid w:val="0013388F"/>
    <w:rsid w:val="0013420B"/>
    <w:rsid w:val="001346BE"/>
    <w:rsid w:val="00134F6A"/>
    <w:rsid w:val="00136E39"/>
    <w:rsid w:val="0014077A"/>
    <w:rsid w:val="0014184A"/>
    <w:rsid w:val="00141C08"/>
    <w:rsid w:val="001422CB"/>
    <w:rsid w:val="00144560"/>
    <w:rsid w:val="001448E0"/>
    <w:rsid w:val="00144C88"/>
    <w:rsid w:val="00144F85"/>
    <w:rsid w:val="0014513E"/>
    <w:rsid w:val="001452C7"/>
    <w:rsid w:val="001457F3"/>
    <w:rsid w:val="0014777C"/>
    <w:rsid w:val="00150387"/>
    <w:rsid w:val="00151896"/>
    <w:rsid w:val="001518EE"/>
    <w:rsid w:val="001522E0"/>
    <w:rsid w:val="0015327B"/>
    <w:rsid w:val="00154022"/>
    <w:rsid w:val="00156D2F"/>
    <w:rsid w:val="00157096"/>
    <w:rsid w:val="001607E3"/>
    <w:rsid w:val="001617FF"/>
    <w:rsid w:val="00162DA5"/>
    <w:rsid w:val="001630C4"/>
    <w:rsid w:val="0016368B"/>
    <w:rsid w:val="001651EF"/>
    <w:rsid w:val="001657CD"/>
    <w:rsid w:val="00166221"/>
    <w:rsid w:val="001663C4"/>
    <w:rsid w:val="00166D2F"/>
    <w:rsid w:val="00167709"/>
    <w:rsid w:val="0017028E"/>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796"/>
    <w:rsid w:val="001A3AE5"/>
    <w:rsid w:val="001A51B2"/>
    <w:rsid w:val="001A7708"/>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EBC"/>
    <w:rsid w:val="001F6F10"/>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478A"/>
    <w:rsid w:val="002353F4"/>
    <w:rsid w:val="0023592B"/>
    <w:rsid w:val="00236378"/>
    <w:rsid w:val="0023661D"/>
    <w:rsid w:val="0023684C"/>
    <w:rsid w:val="00241521"/>
    <w:rsid w:val="0024156A"/>
    <w:rsid w:val="00242531"/>
    <w:rsid w:val="002445D5"/>
    <w:rsid w:val="00244692"/>
    <w:rsid w:val="00245353"/>
    <w:rsid w:val="00245529"/>
    <w:rsid w:val="002455A1"/>
    <w:rsid w:val="0024576C"/>
    <w:rsid w:val="00246F7A"/>
    <w:rsid w:val="00250C00"/>
    <w:rsid w:val="00251FD8"/>
    <w:rsid w:val="002522C2"/>
    <w:rsid w:val="00252486"/>
    <w:rsid w:val="002525FE"/>
    <w:rsid w:val="00252A00"/>
    <w:rsid w:val="00252AF2"/>
    <w:rsid w:val="00253832"/>
    <w:rsid w:val="002547C2"/>
    <w:rsid w:val="0026130E"/>
    <w:rsid w:val="00261963"/>
    <w:rsid w:val="00263E5E"/>
    <w:rsid w:val="00264BCD"/>
    <w:rsid w:val="00265343"/>
    <w:rsid w:val="00265E80"/>
    <w:rsid w:val="00265E8E"/>
    <w:rsid w:val="00266195"/>
    <w:rsid w:val="00266357"/>
    <w:rsid w:val="00266DAC"/>
    <w:rsid w:val="00266F62"/>
    <w:rsid w:val="002701C7"/>
    <w:rsid w:val="002702F5"/>
    <w:rsid w:val="00270EF2"/>
    <w:rsid w:val="0027115B"/>
    <w:rsid w:val="0027237E"/>
    <w:rsid w:val="00272AB5"/>
    <w:rsid w:val="00272E9E"/>
    <w:rsid w:val="002743B2"/>
    <w:rsid w:val="00274B13"/>
    <w:rsid w:val="00274CAE"/>
    <w:rsid w:val="00274DEE"/>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403B"/>
    <w:rsid w:val="00294246"/>
    <w:rsid w:val="00294551"/>
    <w:rsid w:val="00295C1F"/>
    <w:rsid w:val="00296427"/>
    <w:rsid w:val="00296B76"/>
    <w:rsid w:val="00296EDA"/>
    <w:rsid w:val="002A0938"/>
    <w:rsid w:val="002A0AFB"/>
    <w:rsid w:val="002A13FE"/>
    <w:rsid w:val="002A1801"/>
    <w:rsid w:val="002A1BDC"/>
    <w:rsid w:val="002A317C"/>
    <w:rsid w:val="002A3CDA"/>
    <w:rsid w:val="002A3DAC"/>
    <w:rsid w:val="002A3F0C"/>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C123A"/>
    <w:rsid w:val="002C2CBF"/>
    <w:rsid w:val="002C2E9E"/>
    <w:rsid w:val="002C3053"/>
    <w:rsid w:val="002C5659"/>
    <w:rsid w:val="002C66C7"/>
    <w:rsid w:val="002C6A39"/>
    <w:rsid w:val="002C6A9E"/>
    <w:rsid w:val="002C7631"/>
    <w:rsid w:val="002C7CB3"/>
    <w:rsid w:val="002D0B03"/>
    <w:rsid w:val="002D1A0F"/>
    <w:rsid w:val="002D2052"/>
    <w:rsid w:val="002D2A00"/>
    <w:rsid w:val="002D2BC4"/>
    <w:rsid w:val="002D2F19"/>
    <w:rsid w:val="002D313B"/>
    <w:rsid w:val="002D38DB"/>
    <w:rsid w:val="002D3C2B"/>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36E8"/>
    <w:rsid w:val="00314959"/>
    <w:rsid w:val="003154F1"/>
    <w:rsid w:val="00315C84"/>
    <w:rsid w:val="00316F66"/>
    <w:rsid w:val="0032037F"/>
    <w:rsid w:val="00321012"/>
    <w:rsid w:val="003213C8"/>
    <w:rsid w:val="00321B5E"/>
    <w:rsid w:val="0032253A"/>
    <w:rsid w:val="00324D18"/>
    <w:rsid w:val="003262CF"/>
    <w:rsid w:val="003275C4"/>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8F1"/>
    <w:rsid w:val="003839CC"/>
    <w:rsid w:val="0038430F"/>
    <w:rsid w:val="00386D81"/>
    <w:rsid w:val="00386DDB"/>
    <w:rsid w:val="00386E21"/>
    <w:rsid w:val="003871BE"/>
    <w:rsid w:val="003921F9"/>
    <w:rsid w:val="003932DB"/>
    <w:rsid w:val="003936B9"/>
    <w:rsid w:val="00394607"/>
    <w:rsid w:val="00394BBA"/>
    <w:rsid w:val="0039557F"/>
    <w:rsid w:val="0039649D"/>
    <w:rsid w:val="00396B08"/>
    <w:rsid w:val="00397654"/>
    <w:rsid w:val="003A16F8"/>
    <w:rsid w:val="003A38FC"/>
    <w:rsid w:val="003A452B"/>
    <w:rsid w:val="003A46D4"/>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7563"/>
    <w:rsid w:val="003B78BC"/>
    <w:rsid w:val="003B7BE5"/>
    <w:rsid w:val="003C0B87"/>
    <w:rsid w:val="003C25D0"/>
    <w:rsid w:val="003C27E9"/>
    <w:rsid w:val="003C36D8"/>
    <w:rsid w:val="003C37AA"/>
    <w:rsid w:val="003C3B09"/>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332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29B3"/>
    <w:rsid w:val="00443ED2"/>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442E"/>
    <w:rsid w:val="004A4E30"/>
    <w:rsid w:val="004A66AA"/>
    <w:rsid w:val="004A7C3F"/>
    <w:rsid w:val="004B0598"/>
    <w:rsid w:val="004B1F5D"/>
    <w:rsid w:val="004B2947"/>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7FE"/>
    <w:rsid w:val="004C3B50"/>
    <w:rsid w:val="004C4524"/>
    <w:rsid w:val="004C50B6"/>
    <w:rsid w:val="004C52EC"/>
    <w:rsid w:val="004C5C15"/>
    <w:rsid w:val="004C698C"/>
    <w:rsid w:val="004C783D"/>
    <w:rsid w:val="004C7F50"/>
    <w:rsid w:val="004D0285"/>
    <w:rsid w:val="004D0848"/>
    <w:rsid w:val="004D0CC9"/>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3107"/>
    <w:rsid w:val="00503E49"/>
    <w:rsid w:val="00505672"/>
    <w:rsid w:val="00505BB6"/>
    <w:rsid w:val="00505DB4"/>
    <w:rsid w:val="00506DC6"/>
    <w:rsid w:val="0050792C"/>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58EC"/>
    <w:rsid w:val="00547AFB"/>
    <w:rsid w:val="00551AA7"/>
    <w:rsid w:val="00553423"/>
    <w:rsid w:val="00553AC3"/>
    <w:rsid w:val="00553CF0"/>
    <w:rsid w:val="00554876"/>
    <w:rsid w:val="00554F5A"/>
    <w:rsid w:val="0055520D"/>
    <w:rsid w:val="00555294"/>
    <w:rsid w:val="005554EA"/>
    <w:rsid w:val="00555A2D"/>
    <w:rsid w:val="00555C51"/>
    <w:rsid w:val="00560EF2"/>
    <w:rsid w:val="0056108B"/>
    <w:rsid w:val="0056157A"/>
    <w:rsid w:val="00562D52"/>
    <w:rsid w:val="0056343A"/>
    <w:rsid w:val="00563A06"/>
    <w:rsid w:val="00563C84"/>
    <w:rsid w:val="00564893"/>
    <w:rsid w:val="0056514F"/>
    <w:rsid w:val="00565CB6"/>
    <w:rsid w:val="00566F36"/>
    <w:rsid w:val="00567389"/>
    <w:rsid w:val="005679F1"/>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4940"/>
    <w:rsid w:val="00585C35"/>
    <w:rsid w:val="00585CCF"/>
    <w:rsid w:val="00586724"/>
    <w:rsid w:val="0058674B"/>
    <w:rsid w:val="00586AB4"/>
    <w:rsid w:val="005917A4"/>
    <w:rsid w:val="00591B0F"/>
    <w:rsid w:val="00591F4E"/>
    <w:rsid w:val="0059221C"/>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723"/>
    <w:rsid w:val="00615591"/>
    <w:rsid w:val="006159BB"/>
    <w:rsid w:val="0061669D"/>
    <w:rsid w:val="00617767"/>
    <w:rsid w:val="00617E46"/>
    <w:rsid w:val="00617F13"/>
    <w:rsid w:val="00620347"/>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59E3"/>
    <w:rsid w:val="006569EE"/>
    <w:rsid w:val="00656C2D"/>
    <w:rsid w:val="00657440"/>
    <w:rsid w:val="0065798C"/>
    <w:rsid w:val="00657D22"/>
    <w:rsid w:val="00661CD0"/>
    <w:rsid w:val="0066250A"/>
    <w:rsid w:val="00663EA1"/>
    <w:rsid w:val="00664A18"/>
    <w:rsid w:val="0066598B"/>
    <w:rsid w:val="006669FE"/>
    <w:rsid w:val="00666FEF"/>
    <w:rsid w:val="00667142"/>
    <w:rsid w:val="006677E7"/>
    <w:rsid w:val="006704A7"/>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DA9"/>
    <w:rsid w:val="00680813"/>
    <w:rsid w:val="00680F18"/>
    <w:rsid w:val="00682F05"/>
    <w:rsid w:val="00683947"/>
    <w:rsid w:val="00683E93"/>
    <w:rsid w:val="006842E9"/>
    <w:rsid w:val="006844C0"/>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A03A9"/>
    <w:rsid w:val="006A05F9"/>
    <w:rsid w:val="006A15CD"/>
    <w:rsid w:val="006A1B4F"/>
    <w:rsid w:val="006A1D07"/>
    <w:rsid w:val="006A2B8D"/>
    <w:rsid w:val="006A36F6"/>
    <w:rsid w:val="006A5DB0"/>
    <w:rsid w:val="006A6528"/>
    <w:rsid w:val="006A780A"/>
    <w:rsid w:val="006A78FF"/>
    <w:rsid w:val="006A7D93"/>
    <w:rsid w:val="006B0148"/>
    <w:rsid w:val="006B070E"/>
    <w:rsid w:val="006B15AD"/>
    <w:rsid w:val="006B1CD7"/>
    <w:rsid w:val="006B29C8"/>
    <w:rsid w:val="006B36C5"/>
    <w:rsid w:val="006B4846"/>
    <w:rsid w:val="006B5098"/>
    <w:rsid w:val="006B509E"/>
    <w:rsid w:val="006B50A9"/>
    <w:rsid w:val="006B5AFA"/>
    <w:rsid w:val="006B5BB9"/>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88"/>
    <w:rsid w:val="006E282D"/>
    <w:rsid w:val="006E29E7"/>
    <w:rsid w:val="006E5593"/>
    <w:rsid w:val="006E755C"/>
    <w:rsid w:val="006E76D2"/>
    <w:rsid w:val="006E7830"/>
    <w:rsid w:val="006E7AC6"/>
    <w:rsid w:val="006E7E46"/>
    <w:rsid w:val="006F046F"/>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585A"/>
    <w:rsid w:val="007161D9"/>
    <w:rsid w:val="00716676"/>
    <w:rsid w:val="007211B8"/>
    <w:rsid w:val="007218E2"/>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20AC"/>
    <w:rsid w:val="007430C9"/>
    <w:rsid w:val="00743B17"/>
    <w:rsid w:val="0074550D"/>
    <w:rsid w:val="00746296"/>
    <w:rsid w:val="0074662D"/>
    <w:rsid w:val="00746B40"/>
    <w:rsid w:val="00747439"/>
    <w:rsid w:val="007478F1"/>
    <w:rsid w:val="00747D25"/>
    <w:rsid w:val="00751609"/>
    <w:rsid w:val="00751644"/>
    <w:rsid w:val="00752C58"/>
    <w:rsid w:val="0075304E"/>
    <w:rsid w:val="007533CD"/>
    <w:rsid w:val="00755754"/>
    <w:rsid w:val="007560CA"/>
    <w:rsid w:val="007562BC"/>
    <w:rsid w:val="00756C45"/>
    <w:rsid w:val="007621FE"/>
    <w:rsid w:val="00762468"/>
    <w:rsid w:val="00762BB7"/>
    <w:rsid w:val="007639D5"/>
    <w:rsid w:val="00763AC3"/>
    <w:rsid w:val="00764EE0"/>
    <w:rsid w:val="00765AF7"/>
    <w:rsid w:val="00766F5B"/>
    <w:rsid w:val="007670BA"/>
    <w:rsid w:val="0076730A"/>
    <w:rsid w:val="00767B6D"/>
    <w:rsid w:val="007703B5"/>
    <w:rsid w:val="00772607"/>
    <w:rsid w:val="00772D48"/>
    <w:rsid w:val="00776B1C"/>
    <w:rsid w:val="00776DD6"/>
    <w:rsid w:val="00777798"/>
    <w:rsid w:val="00777FE8"/>
    <w:rsid w:val="007808DD"/>
    <w:rsid w:val="00780CB7"/>
    <w:rsid w:val="00782457"/>
    <w:rsid w:val="00782C7D"/>
    <w:rsid w:val="00783DCA"/>
    <w:rsid w:val="007848B9"/>
    <w:rsid w:val="007849E3"/>
    <w:rsid w:val="00784A5B"/>
    <w:rsid w:val="007853D8"/>
    <w:rsid w:val="00785673"/>
    <w:rsid w:val="007879FF"/>
    <w:rsid w:val="00787A25"/>
    <w:rsid w:val="00787E0D"/>
    <w:rsid w:val="00790108"/>
    <w:rsid w:val="0079048B"/>
    <w:rsid w:val="0079090F"/>
    <w:rsid w:val="007919B3"/>
    <w:rsid w:val="00791C10"/>
    <w:rsid w:val="0079252D"/>
    <w:rsid w:val="00792C2B"/>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3A72"/>
    <w:rsid w:val="007B3CFD"/>
    <w:rsid w:val="007B55BB"/>
    <w:rsid w:val="007B5EC1"/>
    <w:rsid w:val="007B6A70"/>
    <w:rsid w:val="007B6FE9"/>
    <w:rsid w:val="007B7243"/>
    <w:rsid w:val="007B7C08"/>
    <w:rsid w:val="007B7FE7"/>
    <w:rsid w:val="007C07D9"/>
    <w:rsid w:val="007C1AD1"/>
    <w:rsid w:val="007C1C95"/>
    <w:rsid w:val="007C21DE"/>
    <w:rsid w:val="007C4F13"/>
    <w:rsid w:val="007C6ADA"/>
    <w:rsid w:val="007C7C3D"/>
    <w:rsid w:val="007C7D00"/>
    <w:rsid w:val="007D0D6E"/>
    <w:rsid w:val="007D2683"/>
    <w:rsid w:val="007D292A"/>
    <w:rsid w:val="007D4260"/>
    <w:rsid w:val="007D4B35"/>
    <w:rsid w:val="007D62C6"/>
    <w:rsid w:val="007D7491"/>
    <w:rsid w:val="007D78A4"/>
    <w:rsid w:val="007D7C2E"/>
    <w:rsid w:val="007E0BF5"/>
    <w:rsid w:val="007E10D2"/>
    <w:rsid w:val="007E183D"/>
    <w:rsid w:val="007E1E71"/>
    <w:rsid w:val="007E2054"/>
    <w:rsid w:val="007E244F"/>
    <w:rsid w:val="007E26E0"/>
    <w:rsid w:val="007E379B"/>
    <w:rsid w:val="007E48F2"/>
    <w:rsid w:val="007E49D8"/>
    <w:rsid w:val="007E4C07"/>
    <w:rsid w:val="007E6B8B"/>
    <w:rsid w:val="007E7E97"/>
    <w:rsid w:val="007F03DB"/>
    <w:rsid w:val="007F0828"/>
    <w:rsid w:val="007F1F09"/>
    <w:rsid w:val="007F24B7"/>
    <w:rsid w:val="007F345F"/>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4E6D"/>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A58"/>
    <w:rsid w:val="00833F51"/>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53B1"/>
    <w:rsid w:val="00875899"/>
    <w:rsid w:val="00875DD5"/>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796"/>
    <w:rsid w:val="00897E73"/>
    <w:rsid w:val="008A06E4"/>
    <w:rsid w:val="008A0B7F"/>
    <w:rsid w:val="008A1BEC"/>
    <w:rsid w:val="008A2844"/>
    <w:rsid w:val="008A35D2"/>
    <w:rsid w:val="008A3CC0"/>
    <w:rsid w:val="008A4D09"/>
    <w:rsid w:val="008A591C"/>
    <w:rsid w:val="008A72FE"/>
    <w:rsid w:val="008A7C14"/>
    <w:rsid w:val="008A7CFF"/>
    <w:rsid w:val="008A7EA1"/>
    <w:rsid w:val="008B0394"/>
    <w:rsid w:val="008B0456"/>
    <w:rsid w:val="008B0840"/>
    <w:rsid w:val="008B0A8D"/>
    <w:rsid w:val="008B0CF9"/>
    <w:rsid w:val="008B1FA1"/>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22C9"/>
    <w:rsid w:val="008F2875"/>
    <w:rsid w:val="008F2A04"/>
    <w:rsid w:val="008F364C"/>
    <w:rsid w:val="008F3BBE"/>
    <w:rsid w:val="008F48C2"/>
    <w:rsid w:val="008F4999"/>
    <w:rsid w:val="008F52B0"/>
    <w:rsid w:val="008F5A2D"/>
    <w:rsid w:val="008F60E1"/>
    <w:rsid w:val="008F6D1E"/>
    <w:rsid w:val="008F748E"/>
    <w:rsid w:val="00901946"/>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52D6"/>
    <w:rsid w:val="00915BAE"/>
    <w:rsid w:val="00915C47"/>
    <w:rsid w:val="00916B55"/>
    <w:rsid w:val="009175AE"/>
    <w:rsid w:val="0091792A"/>
    <w:rsid w:val="0092244F"/>
    <w:rsid w:val="0092299D"/>
    <w:rsid w:val="00923450"/>
    <w:rsid w:val="00923611"/>
    <w:rsid w:val="00925C05"/>
    <w:rsid w:val="00926ABD"/>
    <w:rsid w:val="00927062"/>
    <w:rsid w:val="00927E74"/>
    <w:rsid w:val="009303CE"/>
    <w:rsid w:val="009310DE"/>
    <w:rsid w:val="009320DD"/>
    <w:rsid w:val="0093420F"/>
    <w:rsid w:val="00934AD4"/>
    <w:rsid w:val="00935720"/>
    <w:rsid w:val="009377CA"/>
    <w:rsid w:val="00940BB3"/>
    <w:rsid w:val="00940FFF"/>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16D3"/>
    <w:rsid w:val="00961D58"/>
    <w:rsid w:val="00962AB8"/>
    <w:rsid w:val="009638F9"/>
    <w:rsid w:val="00964BB2"/>
    <w:rsid w:val="00965224"/>
    <w:rsid w:val="0096536A"/>
    <w:rsid w:val="00965C3A"/>
    <w:rsid w:val="00966150"/>
    <w:rsid w:val="009666C8"/>
    <w:rsid w:val="009674A3"/>
    <w:rsid w:val="009713CD"/>
    <w:rsid w:val="00971FB3"/>
    <w:rsid w:val="00971FB4"/>
    <w:rsid w:val="00973924"/>
    <w:rsid w:val="009743F1"/>
    <w:rsid w:val="00974606"/>
    <w:rsid w:val="00977B51"/>
    <w:rsid w:val="009829D2"/>
    <w:rsid w:val="00982D16"/>
    <w:rsid w:val="00983E7E"/>
    <w:rsid w:val="00984350"/>
    <w:rsid w:val="00984B99"/>
    <w:rsid w:val="00984FDB"/>
    <w:rsid w:val="0098571F"/>
    <w:rsid w:val="00985D04"/>
    <w:rsid w:val="00987434"/>
    <w:rsid w:val="0098746D"/>
    <w:rsid w:val="00991147"/>
    <w:rsid w:val="00991955"/>
    <w:rsid w:val="00991A16"/>
    <w:rsid w:val="0099314E"/>
    <w:rsid w:val="00993B5B"/>
    <w:rsid w:val="00994BC8"/>
    <w:rsid w:val="00994D7B"/>
    <w:rsid w:val="00995BFA"/>
    <w:rsid w:val="00997C26"/>
    <w:rsid w:val="009A0917"/>
    <w:rsid w:val="009A10C8"/>
    <w:rsid w:val="009A1138"/>
    <w:rsid w:val="009A28CC"/>
    <w:rsid w:val="009A4D1A"/>
    <w:rsid w:val="009A4FF2"/>
    <w:rsid w:val="009A5A06"/>
    <w:rsid w:val="009A5E30"/>
    <w:rsid w:val="009A5FAC"/>
    <w:rsid w:val="009A6250"/>
    <w:rsid w:val="009A6ABD"/>
    <w:rsid w:val="009A77CE"/>
    <w:rsid w:val="009A7A8F"/>
    <w:rsid w:val="009A7B95"/>
    <w:rsid w:val="009B05AD"/>
    <w:rsid w:val="009B2A09"/>
    <w:rsid w:val="009B3203"/>
    <w:rsid w:val="009B3318"/>
    <w:rsid w:val="009B51FE"/>
    <w:rsid w:val="009B550C"/>
    <w:rsid w:val="009B55CC"/>
    <w:rsid w:val="009B63AA"/>
    <w:rsid w:val="009B6CFD"/>
    <w:rsid w:val="009B7963"/>
    <w:rsid w:val="009B7A3B"/>
    <w:rsid w:val="009C0907"/>
    <w:rsid w:val="009C0985"/>
    <w:rsid w:val="009C38C3"/>
    <w:rsid w:val="009C6326"/>
    <w:rsid w:val="009C636E"/>
    <w:rsid w:val="009C690C"/>
    <w:rsid w:val="009D09C8"/>
    <w:rsid w:val="009D1B6A"/>
    <w:rsid w:val="009D2AA2"/>
    <w:rsid w:val="009D3092"/>
    <w:rsid w:val="009D4C01"/>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DB0"/>
    <w:rsid w:val="00A00B7B"/>
    <w:rsid w:val="00A01FF1"/>
    <w:rsid w:val="00A025E3"/>
    <w:rsid w:val="00A03053"/>
    <w:rsid w:val="00A0797E"/>
    <w:rsid w:val="00A07A64"/>
    <w:rsid w:val="00A1066E"/>
    <w:rsid w:val="00A10672"/>
    <w:rsid w:val="00A10D70"/>
    <w:rsid w:val="00A12E1D"/>
    <w:rsid w:val="00A13FCD"/>
    <w:rsid w:val="00A14313"/>
    <w:rsid w:val="00A14807"/>
    <w:rsid w:val="00A16B97"/>
    <w:rsid w:val="00A17472"/>
    <w:rsid w:val="00A17C86"/>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D9"/>
    <w:rsid w:val="00A35F85"/>
    <w:rsid w:val="00A36445"/>
    <w:rsid w:val="00A3696D"/>
    <w:rsid w:val="00A36D9B"/>
    <w:rsid w:val="00A36ECA"/>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607BB"/>
    <w:rsid w:val="00A60997"/>
    <w:rsid w:val="00A61AA3"/>
    <w:rsid w:val="00A61EF8"/>
    <w:rsid w:val="00A62E78"/>
    <w:rsid w:val="00A63FA3"/>
    <w:rsid w:val="00A64230"/>
    <w:rsid w:val="00A64C04"/>
    <w:rsid w:val="00A6541F"/>
    <w:rsid w:val="00A65D0E"/>
    <w:rsid w:val="00A665CD"/>
    <w:rsid w:val="00A66EC3"/>
    <w:rsid w:val="00A670E6"/>
    <w:rsid w:val="00A67743"/>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2E0F"/>
    <w:rsid w:val="00AC314A"/>
    <w:rsid w:val="00AC518D"/>
    <w:rsid w:val="00AC534F"/>
    <w:rsid w:val="00AC7331"/>
    <w:rsid w:val="00AD21C3"/>
    <w:rsid w:val="00AD29CC"/>
    <w:rsid w:val="00AD627A"/>
    <w:rsid w:val="00AD67F0"/>
    <w:rsid w:val="00AD6EB4"/>
    <w:rsid w:val="00AD6FC0"/>
    <w:rsid w:val="00AD7571"/>
    <w:rsid w:val="00AE1C9F"/>
    <w:rsid w:val="00AE29FC"/>
    <w:rsid w:val="00AE2F5B"/>
    <w:rsid w:val="00AE3210"/>
    <w:rsid w:val="00AE41DC"/>
    <w:rsid w:val="00AE4CAA"/>
    <w:rsid w:val="00AE4E7F"/>
    <w:rsid w:val="00AE5624"/>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684"/>
    <w:rsid w:val="00B17C7C"/>
    <w:rsid w:val="00B2039A"/>
    <w:rsid w:val="00B2128C"/>
    <w:rsid w:val="00B2168F"/>
    <w:rsid w:val="00B222C3"/>
    <w:rsid w:val="00B2250C"/>
    <w:rsid w:val="00B22904"/>
    <w:rsid w:val="00B2352F"/>
    <w:rsid w:val="00B24155"/>
    <w:rsid w:val="00B26B1A"/>
    <w:rsid w:val="00B26D46"/>
    <w:rsid w:val="00B30538"/>
    <w:rsid w:val="00B3293E"/>
    <w:rsid w:val="00B32AD8"/>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FC1"/>
    <w:rsid w:val="00B9741B"/>
    <w:rsid w:val="00BA08DC"/>
    <w:rsid w:val="00BA1450"/>
    <w:rsid w:val="00BA3F2A"/>
    <w:rsid w:val="00BA4737"/>
    <w:rsid w:val="00BA4DCE"/>
    <w:rsid w:val="00BA4FA3"/>
    <w:rsid w:val="00BA50C0"/>
    <w:rsid w:val="00BA5A77"/>
    <w:rsid w:val="00BA69AD"/>
    <w:rsid w:val="00BA76FE"/>
    <w:rsid w:val="00BB06FC"/>
    <w:rsid w:val="00BB0776"/>
    <w:rsid w:val="00BB09DF"/>
    <w:rsid w:val="00BB14B1"/>
    <w:rsid w:val="00BB1605"/>
    <w:rsid w:val="00BB1CC6"/>
    <w:rsid w:val="00BB1FB8"/>
    <w:rsid w:val="00BB3363"/>
    <w:rsid w:val="00BB3464"/>
    <w:rsid w:val="00BB3AA9"/>
    <w:rsid w:val="00BB3BAA"/>
    <w:rsid w:val="00BB532A"/>
    <w:rsid w:val="00BB5641"/>
    <w:rsid w:val="00BB5F80"/>
    <w:rsid w:val="00BC0B2F"/>
    <w:rsid w:val="00BC100F"/>
    <w:rsid w:val="00BC151C"/>
    <w:rsid w:val="00BC1C00"/>
    <w:rsid w:val="00BC1C5C"/>
    <w:rsid w:val="00BC2D42"/>
    <w:rsid w:val="00BC54DE"/>
    <w:rsid w:val="00BC6A80"/>
    <w:rsid w:val="00BD1418"/>
    <w:rsid w:val="00BD149A"/>
    <w:rsid w:val="00BD1626"/>
    <w:rsid w:val="00BD1B79"/>
    <w:rsid w:val="00BD2029"/>
    <w:rsid w:val="00BD2174"/>
    <w:rsid w:val="00BD2CA0"/>
    <w:rsid w:val="00BD329A"/>
    <w:rsid w:val="00BD3D18"/>
    <w:rsid w:val="00BD42DF"/>
    <w:rsid w:val="00BD59E6"/>
    <w:rsid w:val="00BD640B"/>
    <w:rsid w:val="00BD6674"/>
    <w:rsid w:val="00BD6884"/>
    <w:rsid w:val="00BD7937"/>
    <w:rsid w:val="00BD7F0C"/>
    <w:rsid w:val="00BE21E0"/>
    <w:rsid w:val="00BE2D21"/>
    <w:rsid w:val="00BE3790"/>
    <w:rsid w:val="00BE39EF"/>
    <w:rsid w:val="00BE5487"/>
    <w:rsid w:val="00BE5F6F"/>
    <w:rsid w:val="00BE60B7"/>
    <w:rsid w:val="00BE61D8"/>
    <w:rsid w:val="00BE697A"/>
    <w:rsid w:val="00BE6B35"/>
    <w:rsid w:val="00BE6DF8"/>
    <w:rsid w:val="00BE7F9D"/>
    <w:rsid w:val="00BF0392"/>
    <w:rsid w:val="00BF0ED8"/>
    <w:rsid w:val="00BF27E2"/>
    <w:rsid w:val="00BF37DA"/>
    <w:rsid w:val="00BF3DFA"/>
    <w:rsid w:val="00BF4538"/>
    <w:rsid w:val="00BF4924"/>
    <w:rsid w:val="00BF4D1A"/>
    <w:rsid w:val="00BF51C7"/>
    <w:rsid w:val="00BF7214"/>
    <w:rsid w:val="00BF7484"/>
    <w:rsid w:val="00BF7E5D"/>
    <w:rsid w:val="00C0092B"/>
    <w:rsid w:val="00C0109A"/>
    <w:rsid w:val="00C016C6"/>
    <w:rsid w:val="00C01BEF"/>
    <w:rsid w:val="00C02A11"/>
    <w:rsid w:val="00C02A47"/>
    <w:rsid w:val="00C0315C"/>
    <w:rsid w:val="00C0369A"/>
    <w:rsid w:val="00C052AE"/>
    <w:rsid w:val="00C06B9D"/>
    <w:rsid w:val="00C0748F"/>
    <w:rsid w:val="00C10351"/>
    <w:rsid w:val="00C10996"/>
    <w:rsid w:val="00C11DF8"/>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DD7"/>
    <w:rsid w:val="00C3764C"/>
    <w:rsid w:val="00C40AFC"/>
    <w:rsid w:val="00C42672"/>
    <w:rsid w:val="00C43594"/>
    <w:rsid w:val="00C44197"/>
    <w:rsid w:val="00C449E6"/>
    <w:rsid w:val="00C44DDD"/>
    <w:rsid w:val="00C453CA"/>
    <w:rsid w:val="00C46591"/>
    <w:rsid w:val="00C46A82"/>
    <w:rsid w:val="00C476A5"/>
    <w:rsid w:val="00C50074"/>
    <w:rsid w:val="00C5034A"/>
    <w:rsid w:val="00C50EA1"/>
    <w:rsid w:val="00C52A10"/>
    <w:rsid w:val="00C534E0"/>
    <w:rsid w:val="00C53787"/>
    <w:rsid w:val="00C53E59"/>
    <w:rsid w:val="00C541D8"/>
    <w:rsid w:val="00C5700B"/>
    <w:rsid w:val="00C61BB3"/>
    <w:rsid w:val="00C62167"/>
    <w:rsid w:val="00C63092"/>
    <w:rsid w:val="00C63241"/>
    <w:rsid w:val="00C644D6"/>
    <w:rsid w:val="00C6520E"/>
    <w:rsid w:val="00C652C7"/>
    <w:rsid w:val="00C6662B"/>
    <w:rsid w:val="00C66D82"/>
    <w:rsid w:val="00C66E2B"/>
    <w:rsid w:val="00C70163"/>
    <w:rsid w:val="00C7116E"/>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4116"/>
    <w:rsid w:val="00CC4224"/>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408"/>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367D"/>
    <w:rsid w:val="00D13876"/>
    <w:rsid w:val="00D14058"/>
    <w:rsid w:val="00D140AE"/>
    <w:rsid w:val="00D148E4"/>
    <w:rsid w:val="00D15953"/>
    <w:rsid w:val="00D15C0A"/>
    <w:rsid w:val="00D163C6"/>
    <w:rsid w:val="00D167E3"/>
    <w:rsid w:val="00D16A5C"/>
    <w:rsid w:val="00D16DFC"/>
    <w:rsid w:val="00D16ECE"/>
    <w:rsid w:val="00D17A84"/>
    <w:rsid w:val="00D20591"/>
    <w:rsid w:val="00D20D7E"/>
    <w:rsid w:val="00D21036"/>
    <w:rsid w:val="00D21124"/>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5D13"/>
    <w:rsid w:val="00D7623C"/>
    <w:rsid w:val="00D7798A"/>
    <w:rsid w:val="00D80EC0"/>
    <w:rsid w:val="00D8148F"/>
    <w:rsid w:val="00D81708"/>
    <w:rsid w:val="00D8179F"/>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EFA"/>
    <w:rsid w:val="00D93481"/>
    <w:rsid w:val="00D94D3D"/>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5426"/>
    <w:rsid w:val="00E159D7"/>
    <w:rsid w:val="00E16234"/>
    <w:rsid w:val="00E20794"/>
    <w:rsid w:val="00E2105C"/>
    <w:rsid w:val="00E2128B"/>
    <w:rsid w:val="00E21C1A"/>
    <w:rsid w:val="00E21CAB"/>
    <w:rsid w:val="00E2271D"/>
    <w:rsid w:val="00E22882"/>
    <w:rsid w:val="00E23510"/>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1499"/>
    <w:rsid w:val="00E51EAD"/>
    <w:rsid w:val="00E52302"/>
    <w:rsid w:val="00E52909"/>
    <w:rsid w:val="00E5399D"/>
    <w:rsid w:val="00E53CA1"/>
    <w:rsid w:val="00E54AE8"/>
    <w:rsid w:val="00E5543F"/>
    <w:rsid w:val="00E5648E"/>
    <w:rsid w:val="00E56692"/>
    <w:rsid w:val="00E56DD0"/>
    <w:rsid w:val="00E57689"/>
    <w:rsid w:val="00E578E4"/>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23B8"/>
    <w:rsid w:val="00E82F4E"/>
    <w:rsid w:val="00E84CA3"/>
    <w:rsid w:val="00E85E85"/>
    <w:rsid w:val="00E861D4"/>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8C6"/>
    <w:rsid w:val="00EB7CAE"/>
    <w:rsid w:val="00EB7F15"/>
    <w:rsid w:val="00EC0927"/>
    <w:rsid w:val="00EC0D7E"/>
    <w:rsid w:val="00EC16BD"/>
    <w:rsid w:val="00EC29D6"/>
    <w:rsid w:val="00EC3839"/>
    <w:rsid w:val="00EC3E05"/>
    <w:rsid w:val="00EC45AC"/>
    <w:rsid w:val="00EC619D"/>
    <w:rsid w:val="00EC6C2C"/>
    <w:rsid w:val="00EC6F74"/>
    <w:rsid w:val="00EC7410"/>
    <w:rsid w:val="00ED0A83"/>
    <w:rsid w:val="00ED110D"/>
    <w:rsid w:val="00ED201B"/>
    <w:rsid w:val="00ED2BF1"/>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F0629"/>
    <w:rsid w:val="00EF0789"/>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C4B"/>
    <w:rsid w:val="00F03EBF"/>
    <w:rsid w:val="00F03F88"/>
    <w:rsid w:val="00F048A2"/>
    <w:rsid w:val="00F04922"/>
    <w:rsid w:val="00F04A06"/>
    <w:rsid w:val="00F05169"/>
    <w:rsid w:val="00F063B6"/>
    <w:rsid w:val="00F07A7A"/>
    <w:rsid w:val="00F10F88"/>
    <w:rsid w:val="00F11C25"/>
    <w:rsid w:val="00F1287B"/>
    <w:rsid w:val="00F1382A"/>
    <w:rsid w:val="00F139C5"/>
    <w:rsid w:val="00F13ACA"/>
    <w:rsid w:val="00F13C01"/>
    <w:rsid w:val="00F14516"/>
    <w:rsid w:val="00F14861"/>
    <w:rsid w:val="00F200CE"/>
    <w:rsid w:val="00F201AB"/>
    <w:rsid w:val="00F20923"/>
    <w:rsid w:val="00F20AD2"/>
    <w:rsid w:val="00F21334"/>
    <w:rsid w:val="00F225C5"/>
    <w:rsid w:val="00F22AE9"/>
    <w:rsid w:val="00F235C0"/>
    <w:rsid w:val="00F2410D"/>
    <w:rsid w:val="00F24E01"/>
    <w:rsid w:val="00F25595"/>
    <w:rsid w:val="00F258D4"/>
    <w:rsid w:val="00F25BC3"/>
    <w:rsid w:val="00F25BE1"/>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A"/>
    <w:rsid w:val="00F45052"/>
    <w:rsid w:val="00F4610C"/>
    <w:rsid w:val="00F473DF"/>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D9C"/>
    <w:rsid w:val="00FB7E7A"/>
    <w:rsid w:val="00FC0801"/>
    <w:rsid w:val="00FC22B4"/>
    <w:rsid w:val="00FC2605"/>
    <w:rsid w:val="00FC33A1"/>
    <w:rsid w:val="00FC364E"/>
    <w:rsid w:val="00FC3718"/>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4FA"/>
    <w:rsid w:val="00FF4C70"/>
    <w:rsid w:val="00FF4C71"/>
    <w:rsid w:val="00FF5255"/>
    <w:rsid w:val="00FF57CD"/>
    <w:rsid w:val="00FF5C75"/>
    <w:rsid w:val="00FF631D"/>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sz w:val="20"/>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5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CC4224"/>
    <w:pPr>
      <w:ind w:left="720" w:hanging="720"/>
    </w:pPr>
    <w:rPr>
      <w:rFonts w:cs="Arial"/>
      <w:noProof/>
      <w:sz w:val="20"/>
    </w:rPr>
  </w:style>
  <w:style w:type="character" w:customStyle="1" w:styleId="EndNoteBibliographyChar">
    <w:name w:val="EndNote Bibliography Char"/>
    <w:basedOn w:val="DefaultParagraphFont"/>
    <w:link w:val="EndNoteBibliography"/>
    <w:rsid w:val="00CC4224"/>
    <w:rPr>
      <w:rFonts w:ascii="Arial" w:hAnsi="Arial" w:cs="Arial"/>
      <w:noProof/>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5"/>
      </w:numPr>
    </w:pPr>
  </w:style>
  <w:style w:type="numbering" w:customStyle="1" w:styleId="StyleBulletedWingdingssymbolLeft00Hanging15">
    <w:name w:val="Style Bulleted Wingdings (symbol) Left:  0.0&quot; Hanging:  .15&quot;"/>
    <w:basedOn w:val="NoList"/>
    <w:rsid w:val="00814419"/>
    <w:pPr>
      <w:numPr>
        <w:numId w:val="51"/>
      </w:numPr>
    </w:pPr>
  </w:style>
  <w:style w:type="numbering" w:customStyle="1" w:styleId="StyleBulletedWingdingssymbolLeft05Hanging0251">
    <w:name w:val="Style Bulleted Wingdings (symbol) Left:  0.5&quot; Hanging:  0.25&quot;1"/>
    <w:basedOn w:val="NoList"/>
    <w:rsid w:val="00814419"/>
    <w:pPr>
      <w:numPr>
        <w:numId w:val="52"/>
      </w:numPr>
    </w:pPr>
  </w:style>
  <w:style w:type="numbering" w:customStyle="1" w:styleId="StyleStyleBulletedWingdingssymbolLeft05Hanging025">
    <w:name w:val="Style Style Bulleted Wingdings (symbol) Left:  0.5&quot; Hanging:  0.25&quot;..."/>
    <w:basedOn w:val="NoList"/>
    <w:rsid w:val="00814419"/>
    <w:pPr>
      <w:numPr>
        <w:numId w:val="53"/>
      </w:numPr>
    </w:pPr>
  </w:style>
  <w:style w:type="numbering" w:customStyle="1" w:styleId="StyleOutlinenumberedWingdingssymbolBoldLeft0Hangin">
    <w:name w:val="Style Outline numbered Wingdings (symbol) Bold Left:  0&quot; Hangin..."/>
    <w:basedOn w:val="NoList"/>
    <w:rsid w:val="00B147A1"/>
    <w:pPr>
      <w:numPr>
        <w:numId w:val="5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rainyquote.com" TargetMode="External"/><Relationship Id="rId4" Type="http://schemas.openxmlformats.org/officeDocument/2006/relationships/settings" Target="settings.xml"/><Relationship Id="rId9" Type="http://schemas.openxmlformats.org/officeDocument/2006/relationships/hyperlink" Target="http://www.mckinseyquarterly.com/Strategy/Strategic_Thinking/Tired_of_strategic_planning_1191#top"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B4370-1181-4A9F-9007-743EEEB76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052</Words>
  <Characters>2880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0-31T18:29:00Z</dcterms:created>
  <dcterms:modified xsi:type="dcterms:W3CDTF">2016-10-31T18:33:00Z</dcterms:modified>
</cp:coreProperties>
</file>